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B59881" w14:textId="0BCB4816" w:rsidR="0020494D" w:rsidRPr="002564CA" w:rsidRDefault="000F4348" w:rsidP="00B04D20">
      <w:pPr>
        <w:pStyle w:val="Kop1"/>
      </w:pPr>
      <w:r>
        <w:t>Predicting iconicity — c</w:t>
      </w:r>
      <w:r w:rsidR="00B04D20">
        <w:t xml:space="preserve">oding </w:t>
      </w:r>
      <w:r>
        <w:t>s</w:t>
      </w:r>
      <w:r w:rsidR="00B04D20">
        <w:t>cheme</w:t>
      </w:r>
      <w:r w:rsidR="00DB7299">
        <w:t xml:space="preserve"> v</w:t>
      </w:r>
      <w:r w:rsidR="00272DFC">
        <w:t xml:space="preserve">ersion </w:t>
      </w:r>
      <w:r w:rsidR="00DB7299">
        <w:t>0</w:t>
      </w:r>
      <w:r w:rsidR="00131EE9">
        <w:t>2</w:t>
      </w:r>
    </w:p>
    <w:p w14:paraId="72A859F6" w14:textId="77777777" w:rsidR="00B04D20" w:rsidRDefault="00B04D20" w:rsidP="0048663B">
      <w:pPr>
        <w:pStyle w:val="Kop2"/>
        <w:tabs>
          <w:tab w:val="clear" w:pos="720"/>
        </w:tabs>
      </w:pPr>
      <w:r>
        <w:t>Definitions</w:t>
      </w:r>
      <w:r w:rsidR="002221D2">
        <w:t xml:space="preserve">: </w:t>
      </w:r>
      <w:r w:rsidR="00137D16">
        <w:t xml:space="preserve">basic </w:t>
      </w:r>
      <w:r w:rsidR="000F4348">
        <w:t xml:space="preserve">forms of </w:t>
      </w:r>
      <w:r w:rsidR="00ED30FC">
        <w:t xml:space="preserve">lexical </w:t>
      </w:r>
      <w:r w:rsidR="000F4348">
        <w:t>iconicity</w:t>
      </w:r>
      <w:r w:rsidR="00615FCD">
        <w:t xml:space="preserve"> (based on </w:t>
      </w:r>
      <w:r w:rsidR="00615FCD">
        <w:fldChar w:fldCharType="begin"/>
      </w:r>
      <w:r w:rsidR="00615FCD">
        <w:instrText xml:space="preserve"> ADDIN ZOTERO_ITEM CSL_CITATION {"citationID":"alot3kpdad","properties":{"formattedCitation":"[1\\uc0\\u8211{}3]","plainCitation":"[1–3]","noteIndex":0},"citationItems":[{"id":29256,"uris":["http://zotero.org/users/1959/items/CZ4IC3NG"],"uri":["http://zotero.org/users/1959/items/CZ4IC3NG"],"itemData":{"id":29256,"type":"article-journal","title":"Arbitrariness, iconicity and systematicity in language","container-title":"Trends in Cognitive Sciences","page":"603-615","volume":"19","issue":"10","DOI":"10.1016/j.tics.2015.07.013","author":[{"family":"Dingemanse","given":"Mark"},{"family":"Blasi","given":"Damián E."},{"family":"Lupyan","given":"Gary"},{"family":"Christiansen","given":"Morten H."},{"family":"Monaghan","given":"Padraic"}],"issued":{"date-parts":[["2015"]]}}},{"id":10072,"uris":["http://zotero.org/users/1959/items/3BUPV5EH"],"uri":["http://zotero.org/users/1959/items/3BUPV5EH"],"itemData":{"id":10072,"type":"chapter","title":"Ezra Pound among the Mawu: Ideophones and Iconicity in Siwu","container-title":"Semblance and Signification","collection-title":"Iconicity in Language and Literature","collection-number":"10","publisher":"John Benjamins","publisher-place":"Amsterdam","page":"39-54","event-place":"Amsterdam","note":"DOI:10.1075/ill.10.03din","author":[{"family":"Dingemanse","given":"Mark"}],"editor":[{"family":"Michelucci","given":"Pascal"},{"family":"Fischer","given":"Olga"},{"family":"Ljungberg","given":"Christina"}],"issued":{"date-parts":[["2011"]]}}},{"id":16026,"uris":["http://zotero.org/users/1959/items/ZQEVW4FJ"],"uri":["http://zotero.org/users/1959/items/ZQEVW4FJ"],"itemData":{"id":16026,"type":"article-journal","title":"Iconicity as a General Property of Language: Evidence from Spoken and Signed Languages","container-title":"Frontiers in Psychology","page":"1-15","volume":"1","issue":"227","source":"CrossRef","DOI":"10.3389/fpsyg.2010.00227","ISSN":"1664-1078","shortTitle":"Iconicity as a General Property of Language","journalAbbreviation":"Front. Psychology","author":[{"family":"Perniss","given":"Pamela"},{"family":"Thompson","given":"Robin L."},{"family":"Vigliocco","given":"Gabriella"}],"issued":{"date-parts":[["2010"]]}}}],"schema":"https://github.com/citation-style-language/schema/raw/master/csl-citation.json"} </w:instrText>
      </w:r>
      <w:r w:rsidR="00615FCD">
        <w:fldChar w:fldCharType="separate"/>
      </w:r>
      <w:r w:rsidR="00615FCD" w:rsidRPr="00615FCD">
        <w:t>[1–3]</w:t>
      </w:r>
      <w:r w:rsidR="00615FCD">
        <w:fldChar w:fldCharType="end"/>
      </w:r>
      <w:r w:rsidR="00615FCD">
        <w:t>)</w:t>
      </w:r>
    </w:p>
    <w:p w14:paraId="3F902F0C" w14:textId="77777777" w:rsidR="008E5C47" w:rsidRPr="00B04D20" w:rsidRDefault="000F4348" w:rsidP="00B04D20">
      <w:pPr>
        <w:pStyle w:val="Definition"/>
      </w:pPr>
      <w:r>
        <w:rPr>
          <w:i/>
          <w:iCs w:val="0"/>
        </w:rPr>
        <w:t>Iconicity</w:t>
      </w:r>
      <w:r w:rsidR="00B04D20" w:rsidRPr="00B04D20">
        <w:t xml:space="preserve">. </w:t>
      </w:r>
      <w:r w:rsidR="00ED30FC">
        <w:t>The resemblance-based mapping between aspects of form and aspects of meaning</w:t>
      </w:r>
      <w:r w:rsidR="00635C02">
        <w:t xml:space="preserve">. Such mappings can be seen as perceptual or motor analogies linking form and meaning. </w:t>
      </w:r>
    </w:p>
    <w:p w14:paraId="1969C2CB" w14:textId="77777777" w:rsidR="002A432F" w:rsidRDefault="000F4348" w:rsidP="001F5681">
      <w:pPr>
        <w:pStyle w:val="Definition"/>
      </w:pPr>
      <w:proofErr w:type="spellStart"/>
      <w:r>
        <w:rPr>
          <w:i/>
        </w:rPr>
        <w:t>Imagic</w:t>
      </w:r>
      <w:proofErr w:type="spellEnd"/>
      <w:r>
        <w:rPr>
          <w:i/>
        </w:rPr>
        <w:t xml:space="preserve"> iconicity</w:t>
      </w:r>
      <w:r w:rsidR="00B04D20" w:rsidRPr="00B04D20">
        <w:rPr>
          <w:i/>
        </w:rPr>
        <w:t>.</w:t>
      </w:r>
      <w:r w:rsidR="00B04D20">
        <w:t xml:space="preserve"> </w:t>
      </w:r>
      <w:proofErr w:type="spellStart"/>
      <w:r w:rsidR="00615FCD">
        <w:t>Imagic</w:t>
      </w:r>
      <w:proofErr w:type="spellEnd"/>
      <w:r w:rsidR="00615FCD">
        <w:t xml:space="preserve"> iconicity involves within-modality perceptual analogies, as when a spoken word</w:t>
      </w:r>
      <w:r w:rsidR="00635C02">
        <w:t xml:space="preserve"> mimics a sound in the world</w:t>
      </w:r>
      <w:r w:rsidR="001B1048">
        <w:t>.</w:t>
      </w:r>
      <w:r w:rsidR="00615FCD">
        <w:t xml:space="preserve"> Form and meaning can be said to share </w:t>
      </w:r>
      <w:r w:rsidR="00297E94">
        <w:t>substance</w:t>
      </w:r>
      <w:r w:rsidR="00615FCD">
        <w:t>.</w:t>
      </w:r>
    </w:p>
    <w:p w14:paraId="09629AA6" w14:textId="77777777" w:rsidR="00B04D20" w:rsidRDefault="00635C02" w:rsidP="000B3A46">
      <w:pPr>
        <w:pStyle w:val="Definition"/>
      </w:pPr>
      <w:r>
        <w:rPr>
          <w:i/>
        </w:rPr>
        <w:t>Diagrammatic iconicity</w:t>
      </w:r>
      <w:r w:rsidR="00B04D20">
        <w:t xml:space="preserve">. </w:t>
      </w:r>
      <w:r w:rsidR="00615FCD">
        <w:t xml:space="preserve">Diagrammatic iconicity involves cross-modal perceptual analogies, as when </w:t>
      </w:r>
      <w:r w:rsidR="00297E94">
        <w:t xml:space="preserve">repeated syllables express the idea of repetition, or a vowel contrast maps onto a size contrast. </w:t>
      </w:r>
      <w:r w:rsidR="00615FCD">
        <w:t xml:space="preserve">Form and meaning can be said to share </w:t>
      </w:r>
      <w:r w:rsidR="00297E94">
        <w:t>structure</w:t>
      </w:r>
      <w:r w:rsidR="00615FCD">
        <w:t>.</w:t>
      </w:r>
    </w:p>
    <w:p w14:paraId="26D38EEC" w14:textId="77777777" w:rsidR="00297E94" w:rsidRPr="00297E94" w:rsidRDefault="00297E94" w:rsidP="000B3A46">
      <w:pPr>
        <w:pStyle w:val="Definition"/>
      </w:pPr>
      <w:r>
        <w:rPr>
          <w:i/>
        </w:rPr>
        <w:tab/>
      </w:r>
      <w:r>
        <w:t xml:space="preserve">(Within diagrammatic iconicity, we can distinguish two subtypes. </w:t>
      </w:r>
      <w:r>
        <w:rPr>
          <w:i/>
        </w:rPr>
        <w:t>Gestalt iconicity</w:t>
      </w:r>
      <w:r>
        <w:t xml:space="preserve"> is when word structure maps onto event structure</w:t>
      </w:r>
      <w:r w:rsidR="003C59B3">
        <w:t>: for instance, when a closed monosyllable refers to a single event with aspectual closure</w:t>
      </w:r>
      <w:r>
        <w:t xml:space="preserve">. </w:t>
      </w:r>
      <w:r>
        <w:rPr>
          <w:i/>
        </w:rPr>
        <w:t>Relative iconicity</w:t>
      </w:r>
      <w:r>
        <w:t xml:space="preserve"> is when related forms map onto related meanings</w:t>
      </w:r>
      <w:r w:rsidR="003C59B3">
        <w:t>: for instance, when in a set of words, a vowel contrast like /</w:t>
      </w:r>
      <w:proofErr w:type="spellStart"/>
      <w:r w:rsidR="003C59B3">
        <w:t>i:o</w:t>
      </w:r>
      <w:proofErr w:type="spellEnd"/>
      <w:r w:rsidR="003C59B3">
        <w:t>/ serves as a perceptual analogy for a size contrast /</w:t>
      </w:r>
      <w:proofErr w:type="spellStart"/>
      <w:r w:rsidR="003C59B3">
        <w:t>small:big</w:t>
      </w:r>
      <w:proofErr w:type="spellEnd"/>
      <w:r w:rsidR="003C59B3">
        <w:t>/</w:t>
      </w:r>
      <w:r>
        <w:t>.)</w:t>
      </w:r>
    </w:p>
    <w:p w14:paraId="1D1ECB8E" w14:textId="77777777" w:rsidR="00994A41" w:rsidRDefault="005A3416" w:rsidP="0069692F">
      <w:pPr>
        <w:pStyle w:val="Kop2"/>
        <w:tabs>
          <w:tab w:val="clear" w:pos="720"/>
        </w:tabs>
      </w:pPr>
      <w:r>
        <w:t>Overall goal</w:t>
      </w:r>
    </w:p>
    <w:p w14:paraId="4173B591" w14:textId="514534FC" w:rsidR="005A3416" w:rsidRDefault="005A3416" w:rsidP="005A3416">
      <w:pPr>
        <w:pStyle w:val="Plattetekst"/>
      </w:pPr>
      <w:r>
        <w:t>Words differ in the degree to which they present transparent associations between form and meaning. Even within word classes traditionally seen as iconic (e.g., ideophones), there are large differences in ‘</w:t>
      </w:r>
      <w:proofErr w:type="spellStart"/>
      <w:r>
        <w:t>guessability</w:t>
      </w:r>
      <w:proofErr w:type="spellEnd"/>
      <w:r>
        <w:t xml:space="preserve">’, with a word like Japanese </w:t>
      </w:r>
      <w:proofErr w:type="spellStart"/>
      <w:r>
        <w:rPr>
          <w:i/>
        </w:rPr>
        <w:t>hisohiso</w:t>
      </w:r>
      <w:proofErr w:type="spellEnd"/>
      <w:r>
        <w:rPr>
          <w:i/>
        </w:rPr>
        <w:t xml:space="preserve"> </w:t>
      </w:r>
      <w:r>
        <w:t xml:space="preserve">‘whispering’ guessed </w:t>
      </w:r>
      <w:r w:rsidR="00DB7299">
        <w:t xml:space="preserve">correctly often but </w:t>
      </w:r>
      <w:r>
        <w:t xml:space="preserve">some other ideophones performing at chance level or even below. Prior work has been content to conclude that, on average, people can guess learn the meaning of ideophones at levels (just) above chance </w:t>
      </w:r>
      <w:r>
        <w:fldChar w:fldCharType="begin"/>
      </w:r>
      <w:r>
        <w:instrText xml:space="preserve"> ADDIN ZOTERO_ITEM CSL_CITATION {"citationID":"aivo2imf16","properties":{"formattedCitation":"[4\\uc0\\u8211{}6]","plainCitation":"[4–6]","noteIndex":0},"citationItems":[{"id":35842,"uris":["http://zotero.org/users/1959/items/FHZ4W6NC"],"uri":["http://zotero.org/users/1959/items/FHZ4W6NC"],"itemData":{"id":35842,"type":"article-journal","title":"What sound symbolism can and cannot do: testing the iconicity of ideophones from five languages","container-title":"Language","page":"e117-e133","volume":"92","issue":"2","DOI":"10.1353/lan.2016.0034","author":[{"family":"Dingemanse","given":"Mark"},{"family":"Schuerman","given":"Will"},{"family":"Reinisch","given":"Eva"},{"family":"Tufvesson","given":"Sylvia"},{"family":"Mitterer","given":"Holger"}],"issued":{"date-parts":[["2016"]]}}},{"id":44964,"uris":["http://zotero.org/users/1959/items/JHVVSTRK"],"uri":["http://zotero.org/users/1959/items/JHVVSTRK"],"itemData":{"id":44964,"type":"article-journal","title":"How iconicity helps people learn new words: neural correlates and individual differences in sound-symbolic bootstrapping","container-title":"Collabra","page":"1-15","volume":"2","issue":"1","DOI":"10.1525/collabra.42","author":[{"family":"Lockwood","given":"Gwilym"},{"family":"Hagoort","given":"Peter"},{"family":"Dingemanse","given":"Mark"}],"issued":{"date-parts":[["2016"]]}}},{"id":30703,"uris":["http://zotero.org/users/1959/items/773W4DRV"],"uri":["http://zotero.org/users/1959/items/773W4DRV"],"itemData":{"id":30703,"type":"article-journal","title":"Cross-linguistic sound symbolism and crossmodal correspondence: Evidence from fMRI and DTI","container-title":"Brain and Language","page":"18-24","volume":"128","issue":"1","source":"ScienceDirect","abstract":"Non-arbitrary correspondences between spoken words and categories of meanings exist in natural language, with mounting evidence that listeners are sensitive to this sound symbolic information. Native English speakers were asked to choose the meaning of spoken foreign words from one of four corresponding antonym pairs selected from a previously developed multi-language stimulus set containing both sound symbolic and non-symbolic stimuli. In behavioral (n = 9) and fMRI (n = 15) experiments, participants showed reliable sensitivity to the sound symbolic properties of the stimulus set, selecting the consistent meaning for the sound symbolic words at above chances rates. There was increased activation for sound symbolic relative to non-symbolic words in left superior parietal cortex, and a cluster in left superior longitudinal fasciculus showed a positive correlation between fractional anisotropy (FA) and an individual’s sensitivity to sound symbolism. These findings support the idea that crossmodal correspondences underlie sound symbolism in spoken language.","DOI":"10.1016/j.bandl.2013.11.002","ISSN":"0093-934X","shortTitle":"Cross-linguistic sound symbolism and crossmodal correspondence","journalAbbreviation":"Brain and Language","author":[{"family":"Revill","given":"Kate Pirog"},{"family":"Namy","given":"Laura L."},{"family":"DeFife","given":"Lauren Clepper"},{"family":"Nygaard","given":"Lynne C."}],"issued":{"date-parts":[["2014",1]]}}}],"schema":"https://github.com/citation-style-language/schema/raw/master/csl-citation.json"} </w:instrText>
      </w:r>
      <w:r>
        <w:fldChar w:fldCharType="separate"/>
      </w:r>
      <w:r w:rsidRPr="005A3416">
        <w:t>[4–6]</w:t>
      </w:r>
      <w:r>
        <w:fldChar w:fldCharType="end"/>
      </w:r>
      <w:r>
        <w:t>. Here, the goal is to get a grip on the internal variance in such tasks. Which ideophones are easier to guess and why?</w:t>
      </w:r>
    </w:p>
    <w:p w14:paraId="1D1092FA" w14:textId="77777777" w:rsidR="001C5053" w:rsidRDefault="005A3416" w:rsidP="001C5053">
      <w:pPr>
        <w:pStyle w:val="Plattetekstinspringen"/>
      </w:pPr>
      <w:r>
        <w:t xml:space="preserve">The hypothesis to be pursued here is that ideophones that are more transparently iconic are easier to guess and learn. The key question is how to operationalise </w:t>
      </w:r>
      <w:r w:rsidR="00DB7299">
        <w:t xml:space="preserve">the notion of </w:t>
      </w:r>
      <w:r>
        <w:t xml:space="preserve">iconicity. Here, we do this by focussing on a number of fairly general form-meaning associations independently attested in the literature. </w:t>
      </w:r>
      <w:r w:rsidR="009B6082">
        <w:t>We code ideophones for aspects of their form (F) and meaning (M)</w:t>
      </w:r>
      <w:r w:rsidR="00DB7299">
        <w:t>. When form is congruent with meaning (for instance, when a reduplicated ideophone form is paired with a meaning that involves repetition), this means that aspect of the form-meaning association is iconic</w:t>
      </w:r>
      <w:r w:rsidR="001C5053">
        <w:t xml:space="preserve"> in that respect</w:t>
      </w:r>
      <w:r w:rsidR="00DB7299">
        <w:t xml:space="preserve">. </w:t>
      </w:r>
    </w:p>
    <w:p w14:paraId="50EFE1D4" w14:textId="47AEEEEB" w:rsidR="00E61BCC" w:rsidRDefault="00DB7299" w:rsidP="001C5053">
      <w:pPr>
        <w:pStyle w:val="Plattetekstinspringen"/>
      </w:pPr>
      <w:r>
        <w:t>Because form-meaning associations are largely independent, they yield several separate measures of perceptuomotor analogies</w:t>
      </w:r>
      <w:r w:rsidR="00B3118E">
        <w:t xml:space="preserve">, and they can </w:t>
      </w:r>
      <w:r>
        <w:t>be combined into a cumulative measure of form-meaning congruency</w:t>
      </w:r>
      <w:r w:rsidR="009B6082">
        <w:t xml:space="preserve">. </w:t>
      </w:r>
      <w:r w:rsidR="00115FAA">
        <w:t>Both t</w:t>
      </w:r>
      <w:r>
        <w:t xml:space="preserve">he separate features and the cumulative measure </w:t>
      </w:r>
      <w:r w:rsidR="009B6082">
        <w:t xml:space="preserve">can be inspected for the degree to which they predict the experimental </w:t>
      </w:r>
      <w:proofErr w:type="spellStart"/>
      <w:r w:rsidR="009B6082">
        <w:t>guessability</w:t>
      </w:r>
      <w:proofErr w:type="spellEnd"/>
      <w:r w:rsidR="009B6082">
        <w:t xml:space="preserve"> of ideophones (as established in prior studies). </w:t>
      </w:r>
    </w:p>
    <w:p w14:paraId="1D267F6D" w14:textId="65FF948D" w:rsidR="00E61BCC" w:rsidRPr="000D38D9" w:rsidRDefault="000D38D9" w:rsidP="000D38D9">
      <w:pPr>
        <w:pStyle w:val="Kop2"/>
        <w:tabs>
          <w:tab w:val="clear" w:pos="720"/>
        </w:tabs>
      </w:pPr>
      <w:r w:rsidRPr="000D38D9">
        <w:t>D</w:t>
      </w:r>
      <w:r w:rsidR="00E61BCC" w:rsidRPr="000D38D9">
        <w:t>esign considerations</w:t>
      </w:r>
      <w:r w:rsidRPr="000D38D9">
        <w:t xml:space="preserve"> and coding conventions</w:t>
      </w:r>
    </w:p>
    <w:p w14:paraId="6D4A5C4C" w14:textId="58C3BA3B" w:rsidR="00C552BC" w:rsidRDefault="000D38D9" w:rsidP="001C5053">
      <w:pPr>
        <w:pStyle w:val="Plattetekst"/>
      </w:pPr>
      <w:r w:rsidRPr="000D38D9">
        <w:t xml:space="preserve">The coding scheme is divided into features of form (F) and meaning (M). </w:t>
      </w:r>
      <w:r>
        <w:t xml:space="preserve">These two poles are combined </w:t>
      </w:r>
      <w:r w:rsidRPr="000D38D9">
        <w:t xml:space="preserve">into </w:t>
      </w:r>
      <w:r>
        <w:t xml:space="preserve">measures of </w:t>
      </w:r>
      <w:r w:rsidRPr="000D38D9">
        <w:t>congruency (C)</w:t>
      </w:r>
      <w:r>
        <w:t xml:space="preserve"> that grounded in published work.</w:t>
      </w:r>
      <w:r w:rsidR="001C5053">
        <w:t xml:space="preserve"> </w:t>
      </w:r>
    </w:p>
    <w:p w14:paraId="70FFFF5B" w14:textId="7BC78349" w:rsidR="0055202B" w:rsidRDefault="00C552BC" w:rsidP="00333845">
      <w:pPr>
        <w:pStyle w:val="Plattetekstinspringen"/>
      </w:pPr>
      <w:r>
        <w:t xml:space="preserve">Any coding scheme schematizes and abstracts away from diversity and multidimensionality. </w:t>
      </w:r>
      <w:r w:rsidR="00E61BCC" w:rsidRPr="000D38D9">
        <w:t xml:space="preserve">Some of the form and meaning characteristics can be fairly straightforwardly coded in binary terms (e.g., reduplication: present or absent). Others make more sense as scales (e.g., magnitude: from small to </w:t>
      </w:r>
      <w:r w:rsidR="00360F5C" w:rsidRPr="000D38D9">
        <w:t xml:space="preserve">neutral to </w:t>
      </w:r>
      <w:r w:rsidR="00E61BCC" w:rsidRPr="000D38D9">
        <w:t xml:space="preserve">large). </w:t>
      </w:r>
      <w:r w:rsidR="00055BBF">
        <w:t xml:space="preserve">If such scales are reduced to binary measures (as may be necessary in some cases), </w:t>
      </w:r>
      <w:r w:rsidR="00E61BCC" w:rsidRPr="000D38D9">
        <w:t xml:space="preserve">it should be kept in mind </w:t>
      </w:r>
      <w:r w:rsidR="00055BBF">
        <w:t xml:space="preserve">this </w:t>
      </w:r>
      <w:r w:rsidR="00E61BCC" w:rsidRPr="000D38D9">
        <w:t>may represent an oversimplification.</w:t>
      </w:r>
      <w:r>
        <w:t xml:space="preserve"> While many form features </w:t>
      </w:r>
      <w:r w:rsidR="00333845">
        <w:t xml:space="preserve">might </w:t>
      </w:r>
      <w:r>
        <w:t xml:space="preserve">be </w:t>
      </w:r>
      <w:r>
        <w:lastRenderedPageBreak/>
        <w:t>automatically coded, this is much harder for most meaning features, so the overall level of grain of th</w:t>
      </w:r>
      <w:r w:rsidR="00EB346B">
        <w:t>is</w:t>
      </w:r>
      <w:r>
        <w:t xml:space="preserve"> coding scheme is aimed at being used by human coders</w:t>
      </w:r>
      <w:r w:rsidR="00EB346B">
        <w:t xml:space="preserve"> for moderately sized collections of words</w:t>
      </w:r>
      <w:r w:rsidR="004C1D85">
        <w:t>.</w:t>
      </w:r>
    </w:p>
    <w:p w14:paraId="5F6FEF9D" w14:textId="34072C60" w:rsidR="00457DE2" w:rsidRPr="00055BBF" w:rsidRDefault="00457DE2" w:rsidP="00055BBF">
      <w:pPr>
        <w:pStyle w:val="Plattetekstinspringen"/>
      </w:pPr>
      <w:r>
        <w:t>Coding should follow the following general conventions:</w:t>
      </w:r>
    </w:p>
    <w:p w14:paraId="46B37EA6" w14:textId="77777777" w:rsidR="000D38D9" w:rsidRDefault="000D38D9" w:rsidP="00C47C99">
      <w:pPr>
        <w:pStyle w:val="Lijstalinea"/>
        <w:numPr>
          <w:ilvl w:val="0"/>
          <w:numId w:val="37"/>
        </w:numPr>
        <w:tabs>
          <w:tab w:val="left" w:pos="2694"/>
        </w:tabs>
        <w:rPr>
          <w:iCs/>
          <w:lang w:val="en-US"/>
        </w:rPr>
      </w:pPr>
      <w:r w:rsidRPr="000D38D9">
        <w:rPr>
          <w:iCs/>
          <w:lang w:val="en-US"/>
        </w:rPr>
        <w:t>Coding should be done as conservatively as possible. When in doubt, follow the conference talk principle: for any coding decision, you should be able to defend your choice in a public conference talk.</w:t>
      </w:r>
    </w:p>
    <w:p w14:paraId="0463BC53" w14:textId="6E081250" w:rsidR="0055202B" w:rsidRPr="000D38D9" w:rsidRDefault="000D38D9" w:rsidP="00C47C99">
      <w:pPr>
        <w:pStyle w:val="Lijstalinea"/>
        <w:numPr>
          <w:ilvl w:val="0"/>
          <w:numId w:val="37"/>
        </w:numPr>
        <w:tabs>
          <w:tab w:val="left" w:pos="2694"/>
        </w:tabs>
        <w:rPr>
          <w:iCs/>
          <w:lang w:val="en-US"/>
        </w:rPr>
      </w:pPr>
      <w:r w:rsidRPr="000D38D9">
        <w:rPr>
          <w:iCs/>
          <w:lang w:val="en-US"/>
        </w:rPr>
        <w:t xml:space="preserve">Coding of meaning should try to capture </w:t>
      </w:r>
      <w:r w:rsidR="0055202B" w:rsidRPr="000D38D9">
        <w:rPr>
          <w:iCs/>
          <w:lang w:val="en-US"/>
        </w:rPr>
        <w:t xml:space="preserve">percepts as directly as possible, and </w:t>
      </w:r>
      <w:r w:rsidRPr="000D38D9">
        <w:rPr>
          <w:iCs/>
          <w:lang w:val="en-US"/>
        </w:rPr>
        <w:t xml:space="preserve">should try to avoid </w:t>
      </w:r>
      <w:r w:rsidR="0055202B" w:rsidRPr="000D38D9">
        <w:rPr>
          <w:iCs/>
          <w:lang w:val="en-US"/>
        </w:rPr>
        <w:t xml:space="preserve">indirect associations that </w:t>
      </w:r>
      <w:r w:rsidRPr="000D38D9">
        <w:rPr>
          <w:iCs/>
          <w:lang w:val="en-US"/>
        </w:rPr>
        <w:t xml:space="preserve">cannot be </w:t>
      </w:r>
      <w:r w:rsidR="0055202B" w:rsidRPr="000D38D9">
        <w:rPr>
          <w:iCs/>
          <w:lang w:val="en-US"/>
        </w:rPr>
        <w:t xml:space="preserve">directly </w:t>
      </w:r>
      <w:proofErr w:type="spellStart"/>
      <w:r w:rsidR="0055202B" w:rsidRPr="000D38D9">
        <w:rPr>
          <w:iCs/>
          <w:lang w:val="en-US"/>
        </w:rPr>
        <w:t>characterise</w:t>
      </w:r>
      <w:r w:rsidRPr="000D38D9">
        <w:rPr>
          <w:iCs/>
          <w:lang w:val="en-US"/>
        </w:rPr>
        <w:t>s</w:t>
      </w:r>
      <w:proofErr w:type="spellEnd"/>
      <w:r w:rsidR="0055202B" w:rsidRPr="000D38D9">
        <w:rPr>
          <w:iCs/>
          <w:lang w:val="en-US"/>
        </w:rPr>
        <w:t xml:space="preserve"> as part of the meaning of the word. </w:t>
      </w:r>
    </w:p>
    <w:p w14:paraId="35FF360C" w14:textId="77777777" w:rsidR="00E61BCC" w:rsidRPr="00E61BCC" w:rsidRDefault="00E61BCC" w:rsidP="009B6082">
      <w:pPr>
        <w:tabs>
          <w:tab w:val="left" w:pos="2694"/>
        </w:tabs>
        <w:rPr>
          <w:iCs/>
          <w:lang w:val="en-US"/>
        </w:rPr>
      </w:pPr>
    </w:p>
    <w:p w14:paraId="78A6179C" w14:textId="6E632CD3" w:rsidR="009B6082" w:rsidRPr="00DA49E8" w:rsidRDefault="009B6082" w:rsidP="009B6082">
      <w:pPr>
        <w:tabs>
          <w:tab w:val="left" w:pos="2694"/>
        </w:tabs>
        <w:rPr>
          <w:i/>
          <w:lang w:val="en-US"/>
        </w:rPr>
      </w:pPr>
      <w:r>
        <w:rPr>
          <w:i/>
          <w:lang w:val="en-US"/>
        </w:rPr>
        <w:t>Form characteristics</w:t>
      </w:r>
    </w:p>
    <w:p w14:paraId="16E4A40D" w14:textId="13303F63" w:rsidR="009B6082" w:rsidRDefault="009B6082" w:rsidP="009B6082">
      <w:pPr>
        <w:tabs>
          <w:tab w:val="left" w:pos="2835"/>
        </w:tabs>
        <w:ind w:left="2835" w:hanging="2835"/>
        <w:rPr>
          <w:lang w:val="en-US"/>
        </w:rPr>
      </w:pPr>
      <w:proofErr w:type="spellStart"/>
      <w:r>
        <w:rPr>
          <w:lang w:val="en-US"/>
        </w:rPr>
        <w:t>F_redup</w:t>
      </w:r>
      <w:proofErr w:type="spellEnd"/>
      <w:r>
        <w:rPr>
          <w:lang w:val="en-US"/>
        </w:rPr>
        <w:tab/>
        <w:t xml:space="preserve">does the form </w:t>
      </w:r>
      <w:r w:rsidRPr="006D6F79">
        <w:rPr>
          <w:lang w:val="en-US"/>
        </w:rPr>
        <w:t>feature</w:t>
      </w:r>
      <w:r w:rsidR="00E93755" w:rsidRPr="006D6F79">
        <w:rPr>
          <w:lang w:val="en-US"/>
        </w:rPr>
        <w:t xml:space="preserve"> </w:t>
      </w:r>
      <w:r w:rsidR="00360F5C">
        <w:rPr>
          <w:lang w:val="en-US"/>
        </w:rPr>
        <w:t>some form of</w:t>
      </w:r>
      <w:r w:rsidR="006D6F79">
        <w:rPr>
          <w:lang w:val="en-US"/>
        </w:rPr>
        <w:t xml:space="preserve"> </w:t>
      </w:r>
      <w:r>
        <w:rPr>
          <w:lang w:val="en-US"/>
        </w:rPr>
        <w:t>reduplication? (1/0)</w:t>
      </w:r>
    </w:p>
    <w:p w14:paraId="6876E110" w14:textId="6EA40614" w:rsidR="00360F5C" w:rsidRPr="008147EB" w:rsidRDefault="00360F5C" w:rsidP="00360F5C">
      <w:pPr>
        <w:tabs>
          <w:tab w:val="left" w:pos="2835"/>
        </w:tabs>
        <w:ind w:left="2835" w:hanging="2835"/>
        <w:rPr>
          <w:lang w:val="en-US"/>
        </w:rPr>
      </w:pPr>
      <w:proofErr w:type="spellStart"/>
      <w:r w:rsidRPr="00C26120">
        <w:rPr>
          <w:lang w:val="en-US"/>
        </w:rPr>
        <w:t>F_redup</w:t>
      </w:r>
      <w:r w:rsidR="008725AD">
        <w:rPr>
          <w:lang w:val="en-US"/>
        </w:rPr>
        <w:t>mod</w:t>
      </w:r>
      <w:proofErr w:type="spellEnd"/>
      <w:r w:rsidRPr="00C26120">
        <w:rPr>
          <w:lang w:val="en-US"/>
        </w:rPr>
        <w:tab/>
        <w:t xml:space="preserve">does the form feature partial </w:t>
      </w:r>
      <w:r>
        <w:rPr>
          <w:lang w:val="en-US"/>
        </w:rPr>
        <w:t xml:space="preserve">and/or modified </w:t>
      </w:r>
      <w:r w:rsidRPr="00C26120">
        <w:rPr>
          <w:lang w:val="en-US"/>
        </w:rPr>
        <w:t>reduplication? (1/0)</w:t>
      </w:r>
      <w:r>
        <w:rPr>
          <w:lang w:val="en-US"/>
        </w:rPr>
        <w:br/>
      </w:r>
      <w:r>
        <w:rPr>
          <w:i/>
          <w:iCs/>
          <w:lang w:val="en-US"/>
        </w:rPr>
        <w:t xml:space="preserve">This question aims at capturing less than fully reduplicated forms like </w:t>
      </w:r>
      <w:proofErr w:type="spellStart"/>
      <w:r w:rsidRPr="008147EB">
        <w:rPr>
          <w:lang w:val="en-US"/>
        </w:rPr>
        <w:t>fara</w:t>
      </w:r>
      <w:proofErr w:type="spellEnd"/>
      <w:r w:rsidRPr="008147EB">
        <w:rPr>
          <w:lang w:val="en-US"/>
        </w:rPr>
        <w:t>-bara</w:t>
      </w:r>
      <w:r w:rsidRPr="008147EB">
        <w:rPr>
          <w:i/>
          <w:iCs/>
          <w:lang w:val="en-US"/>
        </w:rPr>
        <w:t xml:space="preserve"> or </w:t>
      </w:r>
      <w:proofErr w:type="spellStart"/>
      <w:r w:rsidRPr="008147EB">
        <w:rPr>
          <w:lang w:val="en-US"/>
        </w:rPr>
        <w:t>fara-foro</w:t>
      </w:r>
      <w:proofErr w:type="spellEnd"/>
      <w:r w:rsidRPr="008147EB">
        <w:rPr>
          <w:i/>
          <w:iCs/>
          <w:lang w:val="en-US"/>
        </w:rPr>
        <w:t xml:space="preserve"> (modified) or </w:t>
      </w:r>
      <w:proofErr w:type="spellStart"/>
      <w:r w:rsidRPr="008147EB">
        <w:rPr>
          <w:lang w:val="en-US"/>
        </w:rPr>
        <w:t>fa~fara</w:t>
      </w:r>
      <w:proofErr w:type="spellEnd"/>
      <w:r w:rsidRPr="008147EB">
        <w:rPr>
          <w:i/>
          <w:iCs/>
          <w:lang w:val="en-US"/>
        </w:rPr>
        <w:t xml:space="preserve"> (partial)</w:t>
      </w:r>
    </w:p>
    <w:p w14:paraId="4EF7C572" w14:textId="1699636F" w:rsidR="00994532" w:rsidRPr="00C26120" w:rsidRDefault="009B6082" w:rsidP="00C26120">
      <w:pPr>
        <w:tabs>
          <w:tab w:val="left" w:pos="2835"/>
        </w:tabs>
        <w:ind w:left="2835" w:hanging="2835"/>
        <w:rPr>
          <w:lang w:val="en-US"/>
        </w:rPr>
      </w:pPr>
      <w:proofErr w:type="spellStart"/>
      <w:r>
        <w:rPr>
          <w:lang w:val="en-US"/>
        </w:rPr>
        <w:t>F_monosyllabic</w:t>
      </w:r>
      <w:proofErr w:type="spellEnd"/>
      <w:r>
        <w:rPr>
          <w:lang w:val="en-US"/>
        </w:rPr>
        <w:tab/>
        <w:t>is the form a monosyllable? (1/0)</w:t>
      </w:r>
    </w:p>
    <w:p w14:paraId="2A86B063" w14:textId="06BEF7DE" w:rsidR="009B6082" w:rsidRDefault="009B6082" w:rsidP="009B6082">
      <w:pPr>
        <w:tabs>
          <w:tab w:val="left" w:pos="2835"/>
        </w:tabs>
        <w:ind w:left="2835" w:hanging="2835"/>
        <w:rPr>
          <w:lang w:val="en-US"/>
        </w:rPr>
      </w:pPr>
      <w:proofErr w:type="spellStart"/>
      <w:r>
        <w:rPr>
          <w:lang w:val="en-US"/>
        </w:rPr>
        <w:t>F_closedsyllable</w:t>
      </w:r>
      <w:proofErr w:type="spellEnd"/>
      <w:r>
        <w:rPr>
          <w:lang w:val="en-US"/>
        </w:rPr>
        <w:tab/>
        <w:t xml:space="preserve">does the form end in a closed </w:t>
      </w:r>
      <w:r w:rsidR="00B6581D">
        <w:rPr>
          <w:lang w:val="en-US"/>
        </w:rPr>
        <w:t>syllable</w:t>
      </w:r>
      <w:r>
        <w:rPr>
          <w:lang w:val="en-US"/>
        </w:rPr>
        <w:t>? (1/0)</w:t>
      </w:r>
    </w:p>
    <w:p w14:paraId="14411D76" w14:textId="77777777" w:rsidR="00F50870" w:rsidRDefault="00815A1B" w:rsidP="00453F6D">
      <w:pPr>
        <w:tabs>
          <w:tab w:val="left" w:pos="2835"/>
        </w:tabs>
        <w:ind w:left="2835" w:hanging="2835"/>
        <w:rPr>
          <w:lang w:val="en-US"/>
        </w:rPr>
      </w:pPr>
      <w:proofErr w:type="spellStart"/>
      <w:r>
        <w:rPr>
          <w:lang w:val="en-US"/>
        </w:rPr>
        <w:t>F_vowel</w:t>
      </w:r>
      <w:r w:rsidR="00EC4373">
        <w:rPr>
          <w:lang w:val="en-US"/>
        </w:rPr>
        <w:t>quality</w:t>
      </w:r>
      <w:proofErr w:type="spellEnd"/>
      <w:r>
        <w:rPr>
          <w:lang w:val="en-US"/>
        </w:rPr>
        <w:tab/>
      </w:r>
      <w:r w:rsidR="00382929">
        <w:rPr>
          <w:lang w:val="en-US"/>
        </w:rPr>
        <w:t xml:space="preserve">are the vowels in the form mostly light (0), even (1), or mostly </w:t>
      </w:r>
      <w:r w:rsidR="00453F6D">
        <w:rPr>
          <w:lang w:val="en-US"/>
        </w:rPr>
        <w:t>dark</w:t>
      </w:r>
      <w:r w:rsidR="00382929">
        <w:rPr>
          <w:lang w:val="en-US"/>
        </w:rPr>
        <w:t xml:space="preserve"> (2)</w:t>
      </w:r>
      <w:r w:rsidR="007D3FD1">
        <w:rPr>
          <w:lang w:val="en-US"/>
        </w:rPr>
        <w:t xml:space="preserve">? </w:t>
      </w:r>
    </w:p>
    <w:p w14:paraId="303156E8" w14:textId="45C20835" w:rsidR="00ED03BC" w:rsidRDefault="00F50870" w:rsidP="00453F6D">
      <w:pPr>
        <w:tabs>
          <w:tab w:val="left" w:pos="2835"/>
        </w:tabs>
        <w:ind w:left="2835" w:hanging="2835"/>
        <w:rPr>
          <w:i/>
          <w:iCs/>
          <w:lang w:val="en-US"/>
        </w:rPr>
      </w:pPr>
      <w:r>
        <w:rPr>
          <w:lang w:val="en-US"/>
        </w:rPr>
        <w:tab/>
      </w:r>
      <w:r w:rsidR="00F22D0B">
        <w:rPr>
          <w:i/>
          <w:iCs/>
          <w:lang w:val="en-US"/>
        </w:rPr>
        <w:t>L</w:t>
      </w:r>
      <w:r w:rsidR="00C0411A" w:rsidRPr="00F50870">
        <w:rPr>
          <w:i/>
          <w:iCs/>
          <w:lang w:val="en-US"/>
        </w:rPr>
        <w:t>ight vowels</w:t>
      </w:r>
      <w:r w:rsidR="00615B9A" w:rsidRPr="00F50870">
        <w:rPr>
          <w:i/>
          <w:iCs/>
          <w:lang w:val="en-US"/>
        </w:rPr>
        <w:t xml:space="preserve"> are /</w:t>
      </w:r>
      <w:r w:rsidR="00982CED" w:rsidRPr="00F50870">
        <w:rPr>
          <w:i/>
          <w:iCs/>
          <w:lang w:val="en-US"/>
        </w:rPr>
        <w:t xml:space="preserve">e </w:t>
      </w:r>
      <w:r w:rsidR="00381CA8" w:rsidRPr="00F50870">
        <w:rPr>
          <w:i/>
          <w:iCs/>
          <w:lang w:val="en-US"/>
        </w:rPr>
        <w:t xml:space="preserve">ɛ </w:t>
      </w:r>
      <w:proofErr w:type="spellStart"/>
      <w:r w:rsidR="00381CA8" w:rsidRPr="00F50870">
        <w:rPr>
          <w:i/>
          <w:iCs/>
          <w:lang w:val="en-US"/>
        </w:rPr>
        <w:t>i</w:t>
      </w:r>
      <w:proofErr w:type="spellEnd"/>
      <w:r w:rsidR="00381CA8" w:rsidRPr="00F50870">
        <w:rPr>
          <w:i/>
          <w:iCs/>
          <w:lang w:val="en-US"/>
        </w:rPr>
        <w:t>/</w:t>
      </w:r>
      <w:r w:rsidR="007B3171">
        <w:rPr>
          <w:i/>
          <w:iCs/>
          <w:lang w:val="en-US"/>
        </w:rPr>
        <w:t>,</w:t>
      </w:r>
      <w:r w:rsidR="00453F6D" w:rsidRPr="00F50870">
        <w:rPr>
          <w:i/>
          <w:iCs/>
          <w:lang w:val="en-US"/>
        </w:rPr>
        <w:t xml:space="preserve"> and dark vowels are /o </w:t>
      </w:r>
      <w:r w:rsidR="00DE575A" w:rsidRPr="00F50870">
        <w:rPr>
          <w:i/>
          <w:iCs/>
          <w:lang w:val="en-US"/>
        </w:rPr>
        <w:t>ɔ u</w:t>
      </w:r>
      <w:r w:rsidR="00044B88" w:rsidRPr="00F50870">
        <w:rPr>
          <w:i/>
          <w:iCs/>
          <w:lang w:val="en-US"/>
        </w:rPr>
        <w:t>/.</w:t>
      </w:r>
      <w:r w:rsidR="00471E73">
        <w:rPr>
          <w:i/>
          <w:iCs/>
          <w:lang w:val="en-US"/>
        </w:rPr>
        <w:t xml:space="preserve"> Th</w:t>
      </w:r>
      <w:r w:rsidR="00ED03BC">
        <w:rPr>
          <w:i/>
          <w:iCs/>
          <w:lang w:val="en-US"/>
        </w:rPr>
        <w:t>is</w:t>
      </w:r>
      <w:r w:rsidR="00471E73">
        <w:rPr>
          <w:i/>
          <w:iCs/>
          <w:lang w:val="en-US"/>
        </w:rPr>
        <w:t xml:space="preserve"> include</w:t>
      </w:r>
      <w:r w:rsidR="00ED03BC">
        <w:rPr>
          <w:i/>
          <w:iCs/>
          <w:lang w:val="en-US"/>
        </w:rPr>
        <w:t>s</w:t>
      </w:r>
      <w:r w:rsidR="00471E73">
        <w:rPr>
          <w:i/>
          <w:iCs/>
          <w:lang w:val="en-US"/>
        </w:rPr>
        <w:t xml:space="preserve"> </w:t>
      </w:r>
      <w:r w:rsidR="00ED03BC">
        <w:rPr>
          <w:i/>
          <w:iCs/>
          <w:lang w:val="en-US"/>
        </w:rPr>
        <w:t>the vowels’</w:t>
      </w:r>
      <w:r w:rsidR="00471E73">
        <w:rPr>
          <w:i/>
          <w:iCs/>
          <w:lang w:val="en-US"/>
        </w:rPr>
        <w:t xml:space="preserve"> nasal variants.</w:t>
      </w:r>
      <w:r w:rsidR="00044B88" w:rsidRPr="00F50870">
        <w:rPr>
          <w:i/>
          <w:iCs/>
          <w:lang w:val="en-US"/>
        </w:rPr>
        <w:t xml:space="preserve"> </w:t>
      </w:r>
    </w:p>
    <w:p w14:paraId="1EBE5B6A" w14:textId="275C7151" w:rsidR="00453F6D" w:rsidRDefault="00ED03BC" w:rsidP="00453F6D">
      <w:pPr>
        <w:tabs>
          <w:tab w:val="left" w:pos="2835"/>
        </w:tabs>
        <w:ind w:left="2835" w:hanging="2835"/>
        <w:rPr>
          <w:i/>
          <w:iCs/>
          <w:lang w:val="en-US"/>
        </w:rPr>
      </w:pPr>
      <w:r>
        <w:rPr>
          <w:i/>
          <w:iCs/>
          <w:lang w:val="en-US"/>
        </w:rPr>
        <w:tab/>
      </w:r>
      <w:r w:rsidR="00636D5B" w:rsidRPr="00F50870">
        <w:rPr>
          <w:i/>
          <w:iCs/>
          <w:lang w:val="en-US"/>
        </w:rPr>
        <w:t>If a</w:t>
      </w:r>
      <w:r w:rsidR="007D3FD1" w:rsidRPr="00F50870">
        <w:rPr>
          <w:i/>
          <w:iCs/>
          <w:lang w:val="en-US"/>
        </w:rPr>
        <w:t xml:space="preserve">n item </w:t>
      </w:r>
      <w:r w:rsidR="00636D5B" w:rsidRPr="00F50870">
        <w:rPr>
          <w:i/>
          <w:iCs/>
          <w:lang w:val="en-US"/>
        </w:rPr>
        <w:t xml:space="preserve">has, for example, one light and one dark vowel, </w:t>
      </w:r>
      <w:r w:rsidR="007D3FD1" w:rsidRPr="00F50870">
        <w:rPr>
          <w:i/>
          <w:iCs/>
          <w:lang w:val="en-US"/>
        </w:rPr>
        <w:t>it is coded</w:t>
      </w:r>
      <w:r w:rsidR="00636D5B" w:rsidRPr="00F50870">
        <w:rPr>
          <w:i/>
          <w:iCs/>
          <w:lang w:val="en-US"/>
        </w:rPr>
        <w:t xml:space="preserve"> </w:t>
      </w:r>
      <w:r w:rsidR="007D3FD1" w:rsidRPr="00F50870">
        <w:rPr>
          <w:i/>
          <w:iCs/>
          <w:lang w:val="en-US"/>
        </w:rPr>
        <w:t xml:space="preserve">as </w:t>
      </w:r>
      <w:r w:rsidR="00636D5B" w:rsidRPr="00F50870">
        <w:rPr>
          <w:i/>
          <w:iCs/>
          <w:lang w:val="en-US"/>
        </w:rPr>
        <w:t>even (1).</w:t>
      </w:r>
      <w:r w:rsidR="007D3FD1" w:rsidRPr="00F50870">
        <w:rPr>
          <w:i/>
          <w:iCs/>
          <w:lang w:val="en-US"/>
        </w:rPr>
        <w:t xml:space="preserve"> If an item has one light vowel and two dark vowels, it is coded as mostly dark (2</w:t>
      </w:r>
      <w:r w:rsidR="00DA70FF">
        <w:rPr>
          <w:i/>
          <w:iCs/>
          <w:lang w:val="en-US"/>
        </w:rPr>
        <w:t>).</w:t>
      </w:r>
    </w:p>
    <w:p w14:paraId="701A1E30" w14:textId="643183CE" w:rsidR="00291092" w:rsidRPr="00FF1642" w:rsidRDefault="00291092" w:rsidP="00453F6D">
      <w:pPr>
        <w:tabs>
          <w:tab w:val="left" w:pos="2835"/>
        </w:tabs>
        <w:ind w:left="2835" w:hanging="2835"/>
        <w:rPr>
          <w:i/>
          <w:iCs/>
          <w:lang w:val="en-US"/>
        </w:rPr>
      </w:pPr>
      <w:r>
        <w:rPr>
          <w:i/>
          <w:iCs/>
          <w:lang w:val="en-US"/>
        </w:rPr>
        <w:tab/>
      </w:r>
      <w:r w:rsidRPr="00FF1642">
        <w:rPr>
          <w:i/>
          <w:iCs/>
          <w:lang w:val="en-US"/>
        </w:rPr>
        <w:t xml:space="preserve">Vowels /a </w:t>
      </w:r>
      <w:r w:rsidR="00364952" w:rsidRPr="00FF1642">
        <w:rPr>
          <w:i/>
          <w:iCs/>
          <w:lang w:val="en-US"/>
        </w:rPr>
        <w:t xml:space="preserve">ɑ </w:t>
      </w:r>
      <w:r w:rsidR="00FF1642" w:rsidRPr="00FF1642">
        <w:rPr>
          <w:i/>
          <w:iCs/>
          <w:lang w:val="en-US"/>
        </w:rPr>
        <w:t>ə ɨ/</w:t>
      </w:r>
      <w:r w:rsidR="00FF1642">
        <w:rPr>
          <w:i/>
          <w:iCs/>
          <w:lang w:val="en-US"/>
        </w:rPr>
        <w:t xml:space="preserve"> are considered neutral and do not </w:t>
      </w:r>
      <w:r w:rsidR="00F00AAB">
        <w:rPr>
          <w:i/>
          <w:iCs/>
          <w:lang w:val="en-US"/>
        </w:rPr>
        <w:t>influence the score</w:t>
      </w:r>
      <w:r w:rsidR="00977535">
        <w:rPr>
          <w:i/>
          <w:iCs/>
          <w:lang w:val="en-US"/>
        </w:rPr>
        <w:t xml:space="preserve">: </w:t>
      </w:r>
      <w:r w:rsidR="00F00AAB">
        <w:rPr>
          <w:i/>
          <w:iCs/>
          <w:lang w:val="en-US"/>
        </w:rPr>
        <w:t xml:space="preserve">if an item has </w:t>
      </w:r>
      <w:r w:rsidR="00C203EC">
        <w:rPr>
          <w:i/>
          <w:iCs/>
          <w:lang w:val="en-US"/>
        </w:rPr>
        <w:t xml:space="preserve">one light vowel and one neutral vowel, </w:t>
      </w:r>
      <w:r w:rsidR="00B50977">
        <w:rPr>
          <w:i/>
          <w:iCs/>
          <w:lang w:val="en-US"/>
        </w:rPr>
        <w:t xml:space="preserve">it is </w:t>
      </w:r>
      <w:r w:rsidR="00C203EC">
        <w:rPr>
          <w:i/>
          <w:iCs/>
          <w:lang w:val="en-US"/>
        </w:rPr>
        <w:t xml:space="preserve">still </w:t>
      </w:r>
      <w:r w:rsidR="00B50977">
        <w:rPr>
          <w:i/>
          <w:iCs/>
          <w:lang w:val="en-US"/>
        </w:rPr>
        <w:t xml:space="preserve">coded as </w:t>
      </w:r>
      <w:r w:rsidR="00977535">
        <w:rPr>
          <w:i/>
          <w:iCs/>
          <w:lang w:val="en-US"/>
        </w:rPr>
        <w:t>light (0).</w:t>
      </w:r>
    </w:p>
    <w:p w14:paraId="47242489" w14:textId="223CC3AC" w:rsidR="00326D86" w:rsidRDefault="00F22F79" w:rsidP="009B6082">
      <w:pPr>
        <w:tabs>
          <w:tab w:val="left" w:pos="2835"/>
        </w:tabs>
        <w:ind w:left="2835" w:hanging="2835"/>
        <w:rPr>
          <w:lang w:val="en-US"/>
        </w:rPr>
      </w:pPr>
      <w:proofErr w:type="spellStart"/>
      <w:r>
        <w:rPr>
          <w:lang w:val="en-US"/>
        </w:rPr>
        <w:t>F_</w:t>
      </w:r>
      <w:r w:rsidR="00D73CDB">
        <w:rPr>
          <w:lang w:val="en-US"/>
        </w:rPr>
        <w:t>voic</w:t>
      </w:r>
      <w:r w:rsidR="002B4DA1">
        <w:rPr>
          <w:lang w:val="en-US"/>
        </w:rPr>
        <w:t>e</w:t>
      </w:r>
      <w:proofErr w:type="spellEnd"/>
      <w:r w:rsidR="00D73CDB">
        <w:rPr>
          <w:lang w:val="en-US"/>
        </w:rPr>
        <w:tab/>
      </w:r>
      <w:r w:rsidR="00946BDB">
        <w:rPr>
          <w:lang w:val="en-US"/>
        </w:rPr>
        <w:t xml:space="preserve">are the consonants in the form mostly </w:t>
      </w:r>
      <w:r w:rsidR="008E06B1">
        <w:rPr>
          <w:lang w:val="en-US"/>
        </w:rPr>
        <w:t>voice</w:t>
      </w:r>
      <w:r w:rsidR="00326D86">
        <w:rPr>
          <w:lang w:val="en-US"/>
        </w:rPr>
        <w:t>less</w:t>
      </w:r>
      <w:r w:rsidR="008E06B1">
        <w:rPr>
          <w:lang w:val="en-US"/>
        </w:rPr>
        <w:t xml:space="preserve"> (0), even (1), or mostly</w:t>
      </w:r>
      <w:r w:rsidR="00326D86">
        <w:rPr>
          <w:lang w:val="en-US"/>
        </w:rPr>
        <w:t xml:space="preserve"> voiced</w:t>
      </w:r>
      <w:r w:rsidR="00DB1FFE">
        <w:rPr>
          <w:lang w:val="en-US"/>
        </w:rPr>
        <w:t xml:space="preserve"> (2)?</w:t>
      </w:r>
    </w:p>
    <w:p w14:paraId="5D2629BA" w14:textId="338C6B0C" w:rsidR="00EA3ECE" w:rsidRPr="002F580F" w:rsidRDefault="00E51BB6" w:rsidP="002F580F">
      <w:pPr>
        <w:tabs>
          <w:tab w:val="left" w:pos="2835"/>
        </w:tabs>
        <w:ind w:left="2835" w:hanging="2835"/>
        <w:rPr>
          <w:i/>
          <w:iCs/>
          <w:lang w:val="en-US"/>
        </w:rPr>
      </w:pPr>
      <w:r>
        <w:rPr>
          <w:lang w:val="en-US"/>
        </w:rPr>
        <w:tab/>
      </w:r>
      <w:r w:rsidR="005A4E8C">
        <w:rPr>
          <w:i/>
          <w:iCs/>
          <w:lang w:val="en-US"/>
        </w:rPr>
        <w:t>Here, v</w:t>
      </w:r>
      <w:r>
        <w:rPr>
          <w:i/>
          <w:iCs/>
          <w:lang w:val="en-US"/>
        </w:rPr>
        <w:t xml:space="preserve">oiceless consonants are </w:t>
      </w:r>
      <w:r w:rsidR="00A53CF5">
        <w:rPr>
          <w:i/>
          <w:iCs/>
          <w:lang w:val="en-US"/>
        </w:rPr>
        <w:t>the voiceless plosives</w:t>
      </w:r>
      <w:r w:rsidR="00A4567B">
        <w:rPr>
          <w:i/>
          <w:iCs/>
          <w:lang w:val="en-US"/>
        </w:rPr>
        <w:t xml:space="preserve"> and fricatives</w:t>
      </w:r>
      <w:r w:rsidR="00961BB9">
        <w:rPr>
          <w:i/>
          <w:iCs/>
          <w:lang w:val="en-US"/>
        </w:rPr>
        <w:t>. Voiced consonants are the voiced plosives, fricatives as well as nasal consonants.</w:t>
      </w:r>
      <w:r w:rsidR="008667B1">
        <w:rPr>
          <w:i/>
          <w:iCs/>
          <w:lang w:val="en-US"/>
        </w:rPr>
        <w:t xml:space="preserve"> Other (semi-)consonants</w:t>
      </w:r>
      <w:r w:rsidR="00DA70FF">
        <w:rPr>
          <w:i/>
          <w:iCs/>
          <w:lang w:val="en-US"/>
        </w:rPr>
        <w:t xml:space="preserve">, </w:t>
      </w:r>
      <w:r w:rsidR="008667B1">
        <w:rPr>
          <w:i/>
          <w:iCs/>
          <w:lang w:val="en-US"/>
        </w:rPr>
        <w:t>such as</w:t>
      </w:r>
      <w:r w:rsidR="008147EB">
        <w:rPr>
          <w:i/>
          <w:iCs/>
          <w:lang w:val="en-US"/>
        </w:rPr>
        <w:t xml:space="preserve"> trills,</w:t>
      </w:r>
      <w:r w:rsidR="008667B1">
        <w:rPr>
          <w:i/>
          <w:iCs/>
          <w:lang w:val="en-US"/>
        </w:rPr>
        <w:t xml:space="preserve"> laterals or glide</w:t>
      </w:r>
      <w:r w:rsidR="00DA70FF">
        <w:rPr>
          <w:i/>
          <w:iCs/>
          <w:lang w:val="en-US"/>
        </w:rPr>
        <w:t>s,</w:t>
      </w:r>
      <w:r w:rsidR="008667B1">
        <w:rPr>
          <w:i/>
          <w:iCs/>
          <w:lang w:val="en-US"/>
        </w:rPr>
        <w:t xml:space="preserve"> are considered neutral and </w:t>
      </w:r>
      <w:r w:rsidR="00DA70FF">
        <w:rPr>
          <w:i/>
          <w:iCs/>
          <w:lang w:val="en-US"/>
        </w:rPr>
        <w:t>do</w:t>
      </w:r>
      <w:r w:rsidR="008667B1">
        <w:rPr>
          <w:i/>
          <w:iCs/>
          <w:lang w:val="en-US"/>
        </w:rPr>
        <w:t xml:space="preserve"> not in</w:t>
      </w:r>
      <w:r w:rsidR="007209E6">
        <w:rPr>
          <w:i/>
          <w:iCs/>
          <w:lang w:val="en-US"/>
        </w:rPr>
        <w:t>fluence the score</w:t>
      </w:r>
      <w:r w:rsidR="008667B1">
        <w:rPr>
          <w:i/>
          <w:iCs/>
          <w:lang w:val="en-US"/>
        </w:rPr>
        <w:t>.</w:t>
      </w:r>
      <w:r w:rsidR="007209E6">
        <w:rPr>
          <w:i/>
          <w:iCs/>
          <w:lang w:val="en-US"/>
        </w:rPr>
        <w:t xml:space="preserve"> The score is built up the same way as in </w:t>
      </w:r>
      <w:proofErr w:type="spellStart"/>
      <w:r w:rsidR="007209E6">
        <w:rPr>
          <w:i/>
          <w:iCs/>
          <w:lang w:val="en-US"/>
        </w:rPr>
        <w:t>F_vowelquality</w:t>
      </w:r>
      <w:proofErr w:type="spellEnd"/>
      <w:r w:rsidR="007209E6">
        <w:rPr>
          <w:i/>
          <w:iCs/>
          <w:lang w:val="en-US"/>
        </w:rPr>
        <w:t>.</w:t>
      </w:r>
    </w:p>
    <w:p w14:paraId="09DE6E26" w14:textId="5B2B1D6B" w:rsidR="00AF2984" w:rsidRPr="00745DB6" w:rsidRDefault="00AF2984" w:rsidP="00AF2984">
      <w:pPr>
        <w:tabs>
          <w:tab w:val="left" w:pos="2835"/>
        </w:tabs>
        <w:ind w:left="2835" w:hanging="2835"/>
        <w:rPr>
          <w:lang w:val="en-US"/>
        </w:rPr>
      </w:pPr>
      <w:proofErr w:type="spellStart"/>
      <w:r w:rsidRPr="00745DB6">
        <w:rPr>
          <w:lang w:val="en-US"/>
        </w:rPr>
        <w:t>F_final</w:t>
      </w:r>
      <w:r w:rsidR="00176893" w:rsidRPr="00745DB6">
        <w:rPr>
          <w:lang w:val="en-US"/>
        </w:rPr>
        <w:t>length</w:t>
      </w:r>
      <w:proofErr w:type="spellEnd"/>
      <w:r w:rsidRPr="00745DB6">
        <w:rPr>
          <w:lang w:val="en-US"/>
        </w:rPr>
        <w:tab/>
      </w:r>
      <w:r w:rsidR="00C022DE" w:rsidRPr="00745DB6">
        <w:rPr>
          <w:lang w:val="en-US"/>
        </w:rPr>
        <w:t>I</w:t>
      </w:r>
      <w:r w:rsidR="00360F5C" w:rsidRPr="00745DB6">
        <w:rPr>
          <w:lang w:val="en-US"/>
        </w:rPr>
        <w:t>s the</w:t>
      </w:r>
      <w:r w:rsidR="00176893" w:rsidRPr="00745DB6">
        <w:rPr>
          <w:lang w:val="en-US"/>
        </w:rPr>
        <w:t>re word final lengthening, i.e. is the final sound of</w:t>
      </w:r>
      <w:r w:rsidR="00360F5C" w:rsidRPr="00745DB6">
        <w:rPr>
          <w:lang w:val="en-US"/>
        </w:rPr>
        <w:t xml:space="preserve"> the form noticeably drawn out? </w:t>
      </w:r>
      <w:r w:rsidRPr="00745DB6">
        <w:rPr>
          <w:lang w:val="en-US"/>
        </w:rPr>
        <w:t>?</w:t>
      </w:r>
      <w:r w:rsidR="00B154FB" w:rsidRPr="00745DB6">
        <w:rPr>
          <w:lang w:val="en-US"/>
        </w:rPr>
        <w:t xml:space="preserve"> (1/0)</w:t>
      </w:r>
    </w:p>
    <w:p w14:paraId="40CEF2E9" w14:textId="086B9A15" w:rsidR="009B6082" w:rsidRPr="00C344E9" w:rsidRDefault="00AF2984" w:rsidP="00C344E9">
      <w:pPr>
        <w:tabs>
          <w:tab w:val="left" w:pos="2835"/>
        </w:tabs>
        <w:ind w:left="2835" w:hanging="2835"/>
        <w:rPr>
          <w:lang w:val="en-US"/>
        </w:rPr>
      </w:pPr>
      <w:proofErr w:type="spellStart"/>
      <w:r w:rsidRPr="00DD22B1">
        <w:rPr>
          <w:lang w:val="en-US"/>
        </w:rPr>
        <w:t>F_intonation</w:t>
      </w:r>
      <w:proofErr w:type="spellEnd"/>
      <w:r w:rsidRPr="00DD22B1">
        <w:rPr>
          <w:lang w:val="en-US"/>
        </w:rPr>
        <w:tab/>
      </w:r>
      <w:r w:rsidR="001B30C6" w:rsidRPr="00DD22B1">
        <w:rPr>
          <w:lang w:val="en-US"/>
        </w:rPr>
        <w:t xml:space="preserve">is the form spoken with relatively </w:t>
      </w:r>
      <w:r w:rsidR="00414F88">
        <w:rPr>
          <w:lang w:val="en-US"/>
        </w:rPr>
        <w:t>low</w:t>
      </w:r>
      <w:r w:rsidR="001B30C6" w:rsidRPr="00DD22B1">
        <w:rPr>
          <w:lang w:val="en-US"/>
        </w:rPr>
        <w:t xml:space="preserve"> (0), neutral (1), or relatively </w:t>
      </w:r>
      <w:r w:rsidR="00414F88">
        <w:rPr>
          <w:lang w:val="en-US"/>
        </w:rPr>
        <w:t>high</w:t>
      </w:r>
      <w:r w:rsidR="00DD22B1" w:rsidRPr="00DD22B1">
        <w:rPr>
          <w:lang w:val="en-US"/>
        </w:rPr>
        <w:t xml:space="preserve"> (2)</w:t>
      </w:r>
      <w:r w:rsidR="001B30C6" w:rsidRPr="00DD22B1">
        <w:rPr>
          <w:lang w:val="en-US"/>
        </w:rPr>
        <w:t xml:space="preserve"> intonatio</w:t>
      </w:r>
      <w:r w:rsidR="00265D32">
        <w:rPr>
          <w:lang w:val="en-US"/>
        </w:rPr>
        <w:t>n</w:t>
      </w:r>
      <w:r w:rsidR="00E7254A">
        <w:rPr>
          <w:lang w:val="en-US"/>
        </w:rPr>
        <w:t xml:space="preserve"> </w:t>
      </w:r>
      <w:r w:rsidR="00611591">
        <w:rPr>
          <w:lang w:val="en-US"/>
        </w:rPr>
        <w:t>c</w:t>
      </w:r>
      <w:r w:rsidR="001B30C6" w:rsidRPr="00DD22B1">
        <w:rPr>
          <w:lang w:val="en-US"/>
        </w:rPr>
        <w:t>ompared to other items spoken by the same person?</w:t>
      </w:r>
      <w:r w:rsidR="002D461C">
        <w:rPr>
          <w:lang w:val="en-US"/>
        </w:rPr>
        <w:t xml:space="preserve"> </w:t>
      </w:r>
      <w:r w:rsidR="005C10DF" w:rsidRPr="006613B4">
        <w:rPr>
          <w:i/>
          <w:iCs/>
          <w:lang w:val="en-US"/>
        </w:rPr>
        <w:t xml:space="preserve">If a form is falling or rising, code based on the </w:t>
      </w:r>
      <w:r w:rsidR="00CD2EB6" w:rsidRPr="006613B4">
        <w:rPr>
          <w:i/>
          <w:iCs/>
          <w:lang w:val="en-US"/>
        </w:rPr>
        <w:t>beginning</w:t>
      </w:r>
      <w:r w:rsidR="005C10DF" w:rsidRPr="006613B4">
        <w:rPr>
          <w:i/>
          <w:iCs/>
          <w:lang w:val="en-US"/>
        </w:rPr>
        <w:t>.</w:t>
      </w:r>
      <w:r w:rsidR="006613B4">
        <w:rPr>
          <w:lang w:val="en-US"/>
        </w:rPr>
        <w:t xml:space="preserve"> </w:t>
      </w:r>
    </w:p>
    <w:p w14:paraId="3B136541" w14:textId="77777777" w:rsidR="00E61BCC" w:rsidRDefault="00E61BCC" w:rsidP="009B6082">
      <w:pPr>
        <w:rPr>
          <w:i/>
          <w:lang w:val="en-US"/>
        </w:rPr>
      </w:pPr>
    </w:p>
    <w:p w14:paraId="5E49A963" w14:textId="0738D1BF" w:rsidR="009B6082" w:rsidRPr="00DA49E8" w:rsidRDefault="009B6082" w:rsidP="009B6082">
      <w:pPr>
        <w:rPr>
          <w:i/>
          <w:lang w:val="en-US"/>
        </w:rPr>
      </w:pPr>
      <w:r>
        <w:rPr>
          <w:i/>
          <w:lang w:val="en-US"/>
        </w:rPr>
        <w:t>Meaning measu</w:t>
      </w:r>
      <w:r w:rsidRPr="00DA49E8">
        <w:rPr>
          <w:i/>
          <w:lang w:val="en-US"/>
        </w:rPr>
        <w:t>r</w:t>
      </w:r>
      <w:r>
        <w:rPr>
          <w:i/>
          <w:lang w:val="en-US"/>
        </w:rPr>
        <w:t>e</w:t>
      </w:r>
      <w:r w:rsidRPr="00DA49E8">
        <w:rPr>
          <w:i/>
          <w:lang w:val="en-US"/>
        </w:rPr>
        <w:t>s</w:t>
      </w:r>
    </w:p>
    <w:p w14:paraId="6E705DAF" w14:textId="12B2659A" w:rsidR="00334234" w:rsidRDefault="00334234" w:rsidP="00334234">
      <w:pPr>
        <w:tabs>
          <w:tab w:val="left" w:pos="2835"/>
        </w:tabs>
        <w:ind w:left="2835" w:hanging="2835"/>
        <w:rPr>
          <w:lang w:val="en-US"/>
        </w:rPr>
      </w:pPr>
      <w:proofErr w:type="spellStart"/>
      <w:r>
        <w:rPr>
          <w:lang w:val="en-US"/>
        </w:rPr>
        <w:t>M_sound</w:t>
      </w:r>
      <w:proofErr w:type="spellEnd"/>
      <w:r>
        <w:rPr>
          <w:lang w:val="en-US"/>
        </w:rPr>
        <w:tab/>
        <w:t>is the meaning in the domain of sound?</w:t>
      </w:r>
      <w:r w:rsidR="007E575A">
        <w:rPr>
          <w:lang w:val="en-US"/>
        </w:rPr>
        <w:t xml:space="preserve"> (1/0)</w:t>
      </w:r>
    </w:p>
    <w:p w14:paraId="3026ED85" w14:textId="4FF2F838" w:rsidR="004D0DCD" w:rsidRPr="005C48A8" w:rsidRDefault="004D0DCD" w:rsidP="00334234">
      <w:pPr>
        <w:tabs>
          <w:tab w:val="left" w:pos="2835"/>
        </w:tabs>
        <w:ind w:left="2835" w:hanging="2835"/>
        <w:rPr>
          <w:lang w:val="en-US"/>
        </w:rPr>
      </w:pPr>
      <w:proofErr w:type="spellStart"/>
      <w:r w:rsidRPr="005C48A8">
        <w:rPr>
          <w:lang w:val="en-US"/>
        </w:rPr>
        <w:t>M_distribution</w:t>
      </w:r>
      <w:proofErr w:type="spellEnd"/>
      <w:r w:rsidRPr="005C48A8">
        <w:rPr>
          <w:lang w:val="en-US"/>
        </w:rPr>
        <w:tab/>
        <w:t>is there a sense of repetition</w:t>
      </w:r>
      <w:r w:rsidR="005572E4">
        <w:rPr>
          <w:lang w:val="en-US"/>
        </w:rPr>
        <w:t xml:space="preserve">, </w:t>
      </w:r>
      <w:proofErr w:type="spellStart"/>
      <w:r w:rsidR="005C48A8" w:rsidRPr="005C48A8">
        <w:rPr>
          <w:lang w:val="en-US"/>
        </w:rPr>
        <w:t>iterativity</w:t>
      </w:r>
      <w:proofErr w:type="spellEnd"/>
      <w:r w:rsidRPr="005C48A8">
        <w:rPr>
          <w:lang w:val="en-US"/>
        </w:rPr>
        <w:t xml:space="preserve"> and</w:t>
      </w:r>
      <w:r w:rsidR="005C48A8" w:rsidRPr="005C48A8">
        <w:rPr>
          <w:lang w:val="en-US"/>
        </w:rPr>
        <w:t>/</w:t>
      </w:r>
      <w:r w:rsidRPr="005C48A8">
        <w:rPr>
          <w:lang w:val="en-US"/>
        </w:rPr>
        <w:t>or distribution in space</w:t>
      </w:r>
      <w:r w:rsidR="007E575A" w:rsidRPr="005C48A8">
        <w:rPr>
          <w:lang w:val="en-US"/>
        </w:rPr>
        <w:t xml:space="preserve"> </w:t>
      </w:r>
      <w:r w:rsidR="005C48A8" w:rsidRPr="005C48A8">
        <w:rPr>
          <w:lang w:val="en-US"/>
        </w:rPr>
        <w:t>or</w:t>
      </w:r>
      <w:r w:rsidR="007E575A" w:rsidRPr="005C48A8">
        <w:rPr>
          <w:lang w:val="en-US"/>
        </w:rPr>
        <w:t xml:space="preserve"> </w:t>
      </w:r>
      <w:r w:rsidRPr="005C48A8">
        <w:rPr>
          <w:lang w:val="en-US"/>
        </w:rPr>
        <w:t>time?</w:t>
      </w:r>
      <w:r w:rsidR="005C48A8" w:rsidRPr="005C48A8">
        <w:rPr>
          <w:lang w:val="en-US"/>
        </w:rPr>
        <w:t xml:space="preserve"> (1/0)</w:t>
      </w:r>
    </w:p>
    <w:p w14:paraId="4AF42583" w14:textId="7F0E5F81" w:rsidR="009B6082" w:rsidRPr="0055202B" w:rsidRDefault="009B6082" w:rsidP="009B6082">
      <w:pPr>
        <w:tabs>
          <w:tab w:val="left" w:pos="2835"/>
        </w:tabs>
        <w:ind w:left="2835" w:hanging="2835"/>
        <w:rPr>
          <w:lang w:val="en-US"/>
        </w:rPr>
      </w:pPr>
      <w:proofErr w:type="spellStart"/>
      <w:r>
        <w:rPr>
          <w:lang w:val="en-US"/>
        </w:rPr>
        <w:t>M_irregular</w:t>
      </w:r>
      <w:proofErr w:type="spellEnd"/>
      <w:r>
        <w:rPr>
          <w:lang w:val="en-US"/>
        </w:rPr>
        <w:tab/>
        <w:t xml:space="preserve">is there a sense of irregularity, </w:t>
      </w:r>
      <w:r w:rsidR="00282DAC">
        <w:rPr>
          <w:lang w:val="en-US"/>
        </w:rPr>
        <w:t>imbalance</w:t>
      </w:r>
      <w:r>
        <w:rPr>
          <w:lang w:val="en-US"/>
        </w:rPr>
        <w:t>, chaos?</w:t>
      </w:r>
      <w:r w:rsidR="005079FF">
        <w:rPr>
          <w:lang w:val="en-US"/>
        </w:rPr>
        <w:t xml:space="preserve"> (1/0)</w:t>
      </w:r>
    </w:p>
    <w:p w14:paraId="5446D694" w14:textId="044B99E2" w:rsidR="00AF423D" w:rsidRPr="00C3333A" w:rsidRDefault="00816708" w:rsidP="00C1578F">
      <w:pPr>
        <w:tabs>
          <w:tab w:val="left" w:pos="2835"/>
        </w:tabs>
        <w:ind w:left="2835" w:hanging="2835"/>
        <w:rPr>
          <w:i/>
          <w:iCs/>
          <w:lang w:val="en-US"/>
        </w:rPr>
      </w:pPr>
      <w:proofErr w:type="spellStart"/>
      <w:r>
        <w:rPr>
          <w:lang w:val="en-US"/>
        </w:rPr>
        <w:lastRenderedPageBreak/>
        <w:t>M_</w:t>
      </w:r>
      <w:r w:rsidR="00B02D18">
        <w:rPr>
          <w:lang w:val="en-US"/>
        </w:rPr>
        <w:t>weight</w:t>
      </w:r>
      <w:proofErr w:type="spellEnd"/>
      <w:r>
        <w:rPr>
          <w:lang w:val="en-US"/>
        </w:rPr>
        <w:tab/>
      </w:r>
      <w:r w:rsidR="00157343">
        <w:rPr>
          <w:lang w:val="en-US"/>
        </w:rPr>
        <w:t xml:space="preserve">where is the meaning on </w:t>
      </w:r>
      <w:r w:rsidR="008C0BCF">
        <w:rPr>
          <w:lang w:val="en-US"/>
        </w:rPr>
        <w:t>the followi</w:t>
      </w:r>
      <w:r w:rsidR="00EB3AA7">
        <w:rPr>
          <w:lang w:val="en-US"/>
        </w:rPr>
        <w:t>n</w:t>
      </w:r>
      <w:r w:rsidR="008C0BCF">
        <w:rPr>
          <w:lang w:val="en-US"/>
        </w:rPr>
        <w:t>g scale: small</w:t>
      </w:r>
      <w:r w:rsidR="00BA301E">
        <w:rPr>
          <w:lang w:val="en-US"/>
        </w:rPr>
        <w:t>/light</w:t>
      </w:r>
      <w:r w:rsidR="00063E0C">
        <w:rPr>
          <w:lang w:val="en-US"/>
        </w:rPr>
        <w:t>/light</w:t>
      </w:r>
      <w:r w:rsidR="008C0BCF">
        <w:rPr>
          <w:lang w:val="en-US"/>
        </w:rPr>
        <w:t xml:space="preserve"> (0), neutral</w:t>
      </w:r>
      <w:r w:rsidR="0003165E">
        <w:rPr>
          <w:lang w:val="en-US"/>
        </w:rPr>
        <w:t>/NA</w:t>
      </w:r>
      <w:r w:rsidR="008C0BCF">
        <w:rPr>
          <w:lang w:val="en-US"/>
        </w:rPr>
        <w:t xml:space="preserve"> (1), </w:t>
      </w:r>
      <w:r w:rsidR="00BA301E">
        <w:rPr>
          <w:lang w:val="en-US"/>
        </w:rPr>
        <w:t>big/heavy/dark</w:t>
      </w:r>
      <w:r w:rsidR="008C0BCF">
        <w:rPr>
          <w:lang w:val="en-US"/>
        </w:rPr>
        <w:t xml:space="preserve"> (2)?</w:t>
      </w:r>
      <w:r w:rsidR="0003165E">
        <w:rPr>
          <w:lang w:val="en-US"/>
        </w:rPr>
        <w:t xml:space="preserve"> </w:t>
      </w:r>
      <w:r w:rsidR="0003165E">
        <w:rPr>
          <w:lang w:val="en-US"/>
        </w:rPr>
        <w:br/>
      </w:r>
      <w:r w:rsidR="0003165E">
        <w:rPr>
          <w:i/>
          <w:iCs/>
          <w:lang w:val="en-US"/>
        </w:rPr>
        <w:t>Err on the side of caution: only code 0 or 2 when the meaning clearly denotes something in the domain of size, weight or brightness.</w:t>
      </w:r>
    </w:p>
    <w:p w14:paraId="7DDD363B" w14:textId="2CD57A54" w:rsidR="009B6082" w:rsidRDefault="009B6082" w:rsidP="009B6082">
      <w:pPr>
        <w:tabs>
          <w:tab w:val="left" w:pos="2835"/>
        </w:tabs>
        <w:ind w:left="2835" w:hanging="2835"/>
        <w:rPr>
          <w:lang w:val="en-US"/>
        </w:rPr>
      </w:pPr>
      <w:proofErr w:type="spellStart"/>
      <w:r>
        <w:rPr>
          <w:lang w:val="en-US"/>
        </w:rPr>
        <w:t>M_</w:t>
      </w:r>
      <w:r w:rsidR="00991884">
        <w:rPr>
          <w:lang w:val="en-US"/>
        </w:rPr>
        <w:t>punctual</w:t>
      </w:r>
      <w:proofErr w:type="spellEnd"/>
      <w:r>
        <w:rPr>
          <w:lang w:val="en-US"/>
        </w:rPr>
        <w:tab/>
        <w:t xml:space="preserve">is there </w:t>
      </w:r>
      <w:r w:rsidR="00467238">
        <w:rPr>
          <w:lang w:val="en-US"/>
        </w:rPr>
        <w:t xml:space="preserve">dynamic, atelic, and </w:t>
      </w:r>
      <w:r>
        <w:rPr>
          <w:lang w:val="en-US"/>
        </w:rPr>
        <w:t>punctual aspect</w:t>
      </w:r>
      <w:r w:rsidR="00E61BCC">
        <w:rPr>
          <w:lang w:val="en-US"/>
        </w:rPr>
        <w:t>?</w:t>
      </w:r>
      <w:r w:rsidR="00816708">
        <w:rPr>
          <w:lang w:val="en-US"/>
        </w:rPr>
        <w:t xml:space="preserve"> </w:t>
      </w:r>
      <w:r w:rsidR="00AA3000">
        <w:rPr>
          <w:lang w:val="en-US"/>
        </w:rPr>
        <w:t>(1/0)</w:t>
      </w:r>
    </w:p>
    <w:p w14:paraId="1412C831" w14:textId="55E41FBF" w:rsidR="00AF2D1A" w:rsidRPr="00467238" w:rsidRDefault="00AF2D1A" w:rsidP="009B6082">
      <w:pPr>
        <w:tabs>
          <w:tab w:val="left" w:pos="2835"/>
        </w:tabs>
        <w:ind w:left="2835" w:hanging="2835"/>
        <w:rPr>
          <w:lang w:val="en-US"/>
        </w:rPr>
      </w:pPr>
      <w:r>
        <w:rPr>
          <w:lang w:val="en-US"/>
        </w:rPr>
        <w:tab/>
      </w:r>
      <w:r>
        <w:rPr>
          <w:i/>
          <w:iCs/>
          <w:lang w:val="en-US"/>
        </w:rPr>
        <w:t xml:space="preserve">This is about events </w:t>
      </w:r>
      <w:r w:rsidR="00467238">
        <w:rPr>
          <w:i/>
          <w:iCs/>
          <w:lang w:val="en-US"/>
        </w:rPr>
        <w:t xml:space="preserve">that are </w:t>
      </w:r>
      <w:r>
        <w:rPr>
          <w:i/>
          <w:iCs/>
          <w:lang w:val="en-US"/>
        </w:rPr>
        <w:t>semelfactive</w:t>
      </w:r>
      <w:r w:rsidR="00467238">
        <w:rPr>
          <w:i/>
          <w:iCs/>
          <w:lang w:val="en-US"/>
        </w:rPr>
        <w:t>, i.e. happen instantaneously, only once, and with a clear end.</w:t>
      </w:r>
    </w:p>
    <w:p w14:paraId="3F472026" w14:textId="7083A096" w:rsidR="00816708" w:rsidRDefault="00816708" w:rsidP="009B6082">
      <w:pPr>
        <w:tabs>
          <w:tab w:val="left" w:pos="2835"/>
        </w:tabs>
        <w:ind w:left="2835" w:hanging="2835"/>
        <w:rPr>
          <w:lang w:val="en-US"/>
        </w:rPr>
      </w:pPr>
      <w:proofErr w:type="spellStart"/>
      <w:r>
        <w:rPr>
          <w:lang w:val="en-US"/>
        </w:rPr>
        <w:t>M_durative</w:t>
      </w:r>
      <w:proofErr w:type="spellEnd"/>
      <w:r>
        <w:rPr>
          <w:lang w:val="en-US"/>
        </w:rPr>
        <w:tab/>
        <w:t>is there durative (contin</w:t>
      </w:r>
      <w:r w:rsidR="008C0BCF">
        <w:rPr>
          <w:lang w:val="en-US"/>
        </w:rPr>
        <w:t>u</w:t>
      </w:r>
      <w:r>
        <w:rPr>
          <w:lang w:val="en-US"/>
        </w:rPr>
        <w:t xml:space="preserve">ous, ongoing) aspect? </w:t>
      </w:r>
      <w:r w:rsidR="00AA3000">
        <w:rPr>
          <w:lang w:val="en-US"/>
        </w:rPr>
        <w:t>(1/0)</w:t>
      </w:r>
    </w:p>
    <w:p w14:paraId="04B47E87" w14:textId="779F2A5C" w:rsidR="00A47767" w:rsidRPr="00A47767" w:rsidRDefault="00A47767" w:rsidP="009B6082">
      <w:pPr>
        <w:tabs>
          <w:tab w:val="left" w:pos="2835"/>
        </w:tabs>
        <w:ind w:left="2835" w:hanging="2835"/>
        <w:rPr>
          <w:lang w:val="en-US"/>
        </w:rPr>
      </w:pPr>
      <w:r>
        <w:rPr>
          <w:lang w:val="en-US"/>
        </w:rPr>
        <w:tab/>
      </w:r>
      <w:r>
        <w:rPr>
          <w:i/>
          <w:iCs/>
          <w:lang w:val="en-US"/>
        </w:rPr>
        <w:t xml:space="preserve">This is about events that unfold over time, not states. </w:t>
      </w:r>
      <w:r w:rsidR="003C3EAF">
        <w:rPr>
          <w:i/>
          <w:iCs/>
          <w:lang w:val="en-US"/>
        </w:rPr>
        <w:t>Something can be repeated without being ongoing (e.g., flickering), but repetition and durativity do not exclude each other (e.g., swinging)</w:t>
      </w:r>
      <w:r>
        <w:rPr>
          <w:lang w:val="en-US"/>
        </w:rPr>
        <w:t>.</w:t>
      </w:r>
    </w:p>
    <w:p w14:paraId="7044AE43" w14:textId="089526CB" w:rsidR="009B6082" w:rsidRDefault="00023E4F" w:rsidP="00600063">
      <w:pPr>
        <w:tabs>
          <w:tab w:val="left" w:pos="2835"/>
        </w:tabs>
        <w:ind w:left="2835" w:hanging="2835"/>
        <w:rPr>
          <w:lang w:val="en-US"/>
        </w:rPr>
      </w:pPr>
      <w:proofErr w:type="spellStart"/>
      <w:r w:rsidRPr="00AA3000">
        <w:rPr>
          <w:lang w:val="en-US"/>
        </w:rPr>
        <w:t>M_abrupt</w:t>
      </w:r>
      <w:proofErr w:type="spellEnd"/>
      <w:r w:rsidRPr="00AA3000">
        <w:rPr>
          <w:lang w:val="en-US"/>
        </w:rPr>
        <w:tab/>
      </w:r>
      <w:r w:rsidR="00305E15" w:rsidRPr="00AA3000">
        <w:rPr>
          <w:lang w:val="en-US"/>
        </w:rPr>
        <w:t>does the meaning involve an abrupt ending?</w:t>
      </w:r>
      <w:r w:rsidR="004D0DCD" w:rsidRPr="00AA3000">
        <w:rPr>
          <w:lang w:val="en-US"/>
        </w:rPr>
        <w:t xml:space="preserve"> (1</w:t>
      </w:r>
      <w:r w:rsidR="00AA3000" w:rsidRPr="00AA3000">
        <w:rPr>
          <w:lang w:val="en-US"/>
        </w:rPr>
        <w:t>/0</w:t>
      </w:r>
      <w:r w:rsidR="004D0DCD" w:rsidRPr="00AA3000">
        <w:rPr>
          <w:lang w:val="en-US"/>
        </w:rPr>
        <w:t>)</w:t>
      </w:r>
    </w:p>
    <w:p w14:paraId="11D595C6" w14:textId="77777777" w:rsidR="00600063" w:rsidRPr="004D0DCD" w:rsidRDefault="00600063" w:rsidP="009B6082">
      <w:pPr>
        <w:rPr>
          <w:lang w:val="en-US"/>
        </w:rPr>
      </w:pPr>
    </w:p>
    <w:p w14:paraId="15DE2E30" w14:textId="77777777" w:rsidR="009B6082" w:rsidRPr="00DA49E8" w:rsidRDefault="009B6082" w:rsidP="009B6082">
      <w:pPr>
        <w:rPr>
          <w:i/>
          <w:lang w:val="en-US"/>
        </w:rPr>
      </w:pPr>
      <w:r w:rsidRPr="00DA49E8">
        <w:rPr>
          <w:i/>
          <w:lang w:val="en-US"/>
        </w:rPr>
        <w:t>Derived measures</w:t>
      </w:r>
    </w:p>
    <w:p w14:paraId="0AD467C6" w14:textId="364319A9" w:rsidR="00334234" w:rsidRDefault="00991884" w:rsidP="00334234">
      <w:pPr>
        <w:tabs>
          <w:tab w:val="left" w:pos="2694"/>
        </w:tabs>
        <w:rPr>
          <w:lang w:val="en-US"/>
        </w:rPr>
      </w:pPr>
      <w:proofErr w:type="spellStart"/>
      <w:r>
        <w:rPr>
          <w:lang w:val="en-US"/>
        </w:rPr>
        <w:t>C</w:t>
      </w:r>
      <w:r w:rsidR="00334234">
        <w:rPr>
          <w:lang w:val="en-US"/>
        </w:rPr>
        <w:t>_modality</w:t>
      </w:r>
      <w:proofErr w:type="spellEnd"/>
      <w:r w:rsidR="00334234">
        <w:rPr>
          <w:lang w:val="en-US"/>
        </w:rPr>
        <w:tab/>
      </w:r>
      <w:r w:rsidR="00B56C6C">
        <w:rPr>
          <w:lang w:val="en-US"/>
        </w:rPr>
        <w:tab/>
      </w:r>
      <w:proofErr w:type="spellStart"/>
      <w:r w:rsidR="00334234">
        <w:rPr>
          <w:lang w:val="en-US"/>
        </w:rPr>
        <w:t>M_sound</w:t>
      </w:r>
      <w:proofErr w:type="spellEnd"/>
      <w:r w:rsidR="00334234">
        <w:rPr>
          <w:lang w:val="en-US"/>
        </w:rPr>
        <w:t xml:space="preserve"> = 1</w:t>
      </w:r>
    </w:p>
    <w:p w14:paraId="079EA602" w14:textId="4671C0C8" w:rsidR="009B6082" w:rsidRDefault="00991884" w:rsidP="009B6082">
      <w:pPr>
        <w:tabs>
          <w:tab w:val="left" w:pos="2694"/>
        </w:tabs>
        <w:rPr>
          <w:lang w:val="en-US"/>
        </w:rPr>
      </w:pPr>
      <w:proofErr w:type="spellStart"/>
      <w:r>
        <w:rPr>
          <w:lang w:val="en-US"/>
        </w:rPr>
        <w:t>C</w:t>
      </w:r>
      <w:r w:rsidR="009B6082">
        <w:rPr>
          <w:lang w:val="en-US"/>
        </w:rPr>
        <w:t>_</w:t>
      </w:r>
      <w:r w:rsidR="006C60AE">
        <w:rPr>
          <w:lang w:val="en-US"/>
        </w:rPr>
        <w:t>iterative</w:t>
      </w:r>
      <w:proofErr w:type="spellEnd"/>
      <w:r w:rsidR="009B6082">
        <w:rPr>
          <w:lang w:val="en-US"/>
        </w:rPr>
        <w:t xml:space="preserve"> </w:t>
      </w:r>
      <w:r w:rsidR="009B6082">
        <w:rPr>
          <w:lang w:val="en-US"/>
        </w:rPr>
        <w:tab/>
      </w:r>
      <w:r w:rsidR="00B56C6C">
        <w:rPr>
          <w:lang w:val="en-US"/>
        </w:rPr>
        <w:tab/>
      </w:r>
      <w:proofErr w:type="spellStart"/>
      <w:r w:rsidR="009B6082">
        <w:rPr>
          <w:lang w:val="en-US"/>
        </w:rPr>
        <w:t>F_redup</w:t>
      </w:r>
      <w:proofErr w:type="spellEnd"/>
      <w:r w:rsidR="009B6082">
        <w:rPr>
          <w:lang w:val="en-US"/>
        </w:rPr>
        <w:t xml:space="preserve"> = 1 &amp;&amp; </w:t>
      </w:r>
      <w:proofErr w:type="spellStart"/>
      <w:r w:rsidR="009B6082">
        <w:rPr>
          <w:lang w:val="en-US"/>
        </w:rPr>
        <w:t>M_</w:t>
      </w:r>
      <w:r w:rsidR="004D0DCD" w:rsidRPr="003055EB">
        <w:rPr>
          <w:lang w:val="en-US"/>
        </w:rPr>
        <w:t>distribution</w:t>
      </w:r>
      <w:proofErr w:type="spellEnd"/>
      <w:r w:rsidR="009B6082" w:rsidRPr="003055EB">
        <w:rPr>
          <w:lang w:val="en-US"/>
        </w:rPr>
        <w:t xml:space="preserve"> </w:t>
      </w:r>
      <w:r w:rsidR="009B6082">
        <w:rPr>
          <w:lang w:val="en-US"/>
        </w:rPr>
        <w:t>= 1</w:t>
      </w:r>
    </w:p>
    <w:p w14:paraId="6C534189" w14:textId="11712D35" w:rsidR="009B6082" w:rsidRDefault="00991884" w:rsidP="009B6082">
      <w:pPr>
        <w:tabs>
          <w:tab w:val="left" w:pos="2694"/>
        </w:tabs>
        <w:rPr>
          <w:lang w:val="en-US"/>
        </w:rPr>
      </w:pPr>
      <w:proofErr w:type="spellStart"/>
      <w:r>
        <w:rPr>
          <w:lang w:val="en-US"/>
        </w:rPr>
        <w:t>C</w:t>
      </w:r>
      <w:r w:rsidR="009B6082">
        <w:rPr>
          <w:lang w:val="en-US"/>
        </w:rPr>
        <w:t>_punct</w:t>
      </w:r>
      <w:proofErr w:type="spellEnd"/>
      <w:r w:rsidR="009B6082">
        <w:rPr>
          <w:lang w:val="en-US"/>
        </w:rPr>
        <w:tab/>
      </w:r>
      <w:r w:rsidR="00B56C6C">
        <w:rPr>
          <w:lang w:val="en-US"/>
        </w:rPr>
        <w:tab/>
      </w:r>
      <w:proofErr w:type="spellStart"/>
      <w:r w:rsidR="009B6082">
        <w:rPr>
          <w:lang w:val="en-US"/>
        </w:rPr>
        <w:t>F_monosyllabic</w:t>
      </w:r>
      <w:proofErr w:type="spellEnd"/>
      <w:r w:rsidR="009B6082">
        <w:rPr>
          <w:lang w:val="en-US"/>
        </w:rPr>
        <w:t xml:space="preserve"> = 1 &amp;&amp; </w:t>
      </w:r>
      <w:proofErr w:type="spellStart"/>
      <w:r w:rsidR="009B6082">
        <w:rPr>
          <w:lang w:val="en-US"/>
        </w:rPr>
        <w:t>M_punctual</w:t>
      </w:r>
      <w:proofErr w:type="spellEnd"/>
      <w:r w:rsidR="009B6082">
        <w:rPr>
          <w:lang w:val="en-US"/>
        </w:rPr>
        <w:t xml:space="preserve"> = 1 </w:t>
      </w:r>
    </w:p>
    <w:p w14:paraId="75FD96FD" w14:textId="0EB82DF5" w:rsidR="00E93755" w:rsidRPr="001879C6" w:rsidRDefault="00991884" w:rsidP="009B6082">
      <w:pPr>
        <w:tabs>
          <w:tab w:val="left" w:pos="2694"/>
        </w:tabs>
        <w:rPr>
          <w:lang w:val="en-US"/>
        </w:rPr>
      </w:pPr>
      <w:proofErr w:type="spellStart"/>
      <w:r>
        <w:rPr>
          <w:lang w:val="en-US"/>
        </w:rPr>
        <w:t>C</w:t>
      </w:r>
      <w:r w:rsidR="00E93755" w:rsidRPr="001879C6">
        <w:rPr>
          <w:lang w:val="en-US"/>
        </w:rPr>
        <w:t>_irregular</w:t>
      </w:r>
      <w:proofErr w:type="spellEnd"/>
      <w:r w:rsidR="00E93755" w:rsidRPr="001879C6">
        <w:rPr>
          <w:lang w:val="en-US"/>
        </w:rPr>
        <w:tab/>
      </w:r>
      <w:r w:rsidR="00B56C6C">
        <w:rPr>
          <w:lang w:val="en-US"/>
        </w:rPr>
        <w:tab/>
      </w:r>
      <w:proofErr w:type="spellStart"/>
      <w:r w:rsidR="00E93755" w:rsidRPr="001879C6">
        <w:rPr>
          <w:lang w:val="en-US"/>
        </w:rPr>
        <w:t>F_</w:t>
      </w:r>
      <w:r w:rsidR="00B3226A">
        <w:rPr>
          <w:lang w:val="en-US"/>
        </w:rPr>
        <w:t>r</w:t>
      </w:r>
      <w:r w:rsidR="00E93755" w:rsidRPr="001879C6">
        <w:rPr>
          <w:lang w:val="en-US"/>
        </w:rPr>
        <w:t>edup</w:t>
      </w:r>
      <w:r w:rsidR="00B3226A">
        <w:rPr>
          <w:lang w:val="en-US"/>
        </w:rPr>
        <w:t>mod</w:t>
      </w:r>
      <w:proofErr w:type="spellEnd"/>
      <w:r w:rsidR="00E93755" w:rsidRPr="001879C6">
        <w:rPr>
          <w:lang w:val="en-US"/>
        </w:rPr>
        <w:t xml:space="preserve"> = 1 &amp;&amp; </w:t>
      </w:r>
      <w:proofErr w:type="spellStart"/>
      <w:r w:rsidR="00E93755" w:rsidRPr="001879C6">
        <w:rPr>
          <w:lang w:val="en-US"/>
        </w:rPr>
        <w:t>M_irregular</w:t>
      </w:r>
      <w:proofErr w:type="spellEnd"/>
      <w:r w:rsidR="00E93755" w:rsidRPr="001879C6">
        <w:rPr>
          <w:lang w:val="en-US"/>
        </w:rPr>
        <w:t xml:space="preserve"> = 1</w:t>
      </w:r>
    </w:p>
    <w:p w14:paraId="18A581DC" w14:textId="6E9D0097" w:rsidR="00334234" w:rsidRPr="00ED12C7" w:rsidRDefault="00991884" w:rsidP="00334234">
      <w:pPr>
        <w:tabs>
          <w:tab w:val="left" w:pos="2694"/>
        </w:tabs>
        <w:rPr>
          <w:lang w:val="en-US"/>
        </w:rPr>
      </w:pPr>
      <w:proofErr w:type="spellStart"/>
      <w:r>
        <w:rPr>
          <w:lang w:val="en-US"/>
        </w:rPr>
        <w:t>C</w:t>
      </w:r>
      <w:r w:rsidR="00334234" w:rsidRPr="00ED12C7">
        <w:rPr>
          <w:lang w:val="en-US"/>
        </w:rPr>
        <w:t>_closure</w:t>
      </w:r>
      <w:proofErr w:type="spellEnd"/>
      <w:r w:rsidR="00334234" w:rsidRPr="00ED12C7">
        <w:rPr>
          <w:lang w:val="en-US"/>
        </w:rPr>
        <w:tab/>
      </w:r>
      <w:r w:rsidR="00B56C6C">
        <w:rPr>
          <w:lang w:val="en-US"/>
        </w:rPr>
        <w:tab/>
      </w:r>
      <w:proofErr w:type="spellStart"/>
      <w:r w:rsidR="00334234" w:rsidRPr="00ED12C7">
        <w:rPr>
          <w:lang w:val="en-US"/>
        </w:rPr>
        <w:t>F_closedsyllable</w:t>
      </w:r>
      <w:proofErr w:type="spellEnd"/>
      <w:r w:rsidR="00ED12C7" w:rsidRPr="00ED12C7">
        <w:rPr>
          <w:lang w:val="en-US"/>
        </w:rPr>
        <w:t xml:space="preserve"> = 1 &amp;&amp;</w:t>
      </w:r>
      <w:r w:rsidR="00334234" w:rsidRPr="00ED12C7">
        <w:rPr>
          <w:lang w:val="en-US"/>
        </w:rPr>
        <w:t xml:space="preserve"> </w:t>
      </w:r>
      <w:proofErr w:type="spellStart"/>
      <w:r w:rsidR="00334234" w:rsidRPr="00ED12C7">
        <w:rPr>
          <w:lang w:val="en-US"/>
        </w:rPr>
        <w:t>M_abrupt</w:t>
      </w:r>
      <w:proofErr w:type="spellEnd"/>
      <w:r w:rsidR="00ED12C7" w:rsidRPr="00ED12C7">
        <w:rPr>
          <w:lang w:val="en-US"/>
        </w:rPr>
        <w:t xml:space="preserve"> = 1</w:t>
      </w:r>
    </w:p>
    <w:p w14:paraId="63664FAE" w14:textId="0727A2F9" w:rsidR="00CA5850" w:rsidRDefault="00991884" w:rsidP="009B6082">
      <w:pPr>
        <w:tabs>
          <w:tab w:val="left" w:pos="2694"/>
        </w:tabs>
        <w:rPr>
          <w:lang w:val="en-US"/>
        </w:rPr>
      </w:pPr>
      <w:proofErr w:type="spellStart"/>
      <w:r>
        <w:rPr>
          <w:lang w:val="en-US"/>
        </w:rPr>
        <w:t>C</w:t>
      </w:r>
      <w:r w:rsidR="0037063C" w:rsidRPr="005853F3">
        <w:rPr>
          <w:lang w:val="en-US"/>
        </w:rPr>
        <w:t>_durative</w:t>
      </w:r>
      <w:proofErr w:type="spellEnd"/>
      <w:r w:rsidR="0037063C" w:rsidRPr="005853F3">
        <w:rPr>
          <w:lang w:val="en-US"/>
        </w:rPr>
        <w:tab/>
      </w:r>
      <w:r w:rsidR="00B56C6C">
        <w:rPr>
          <w:lang w:val="en-US"/>
        </w:rPr>
        <w:tab/>
      </w:r>
      <w:proofErr w:type="spellStart"/>
      <w:r w:rsidR="0037063C" w:rsidRPr="005853F3">
        <w:rPr>
          <w:lang w:val="en-US"/>
        </w:rPr>
        <w:t>F_final</w:t>
      </w:r>
      <w:r>
        <w:rPr>
          <w:lang w:val="en-US"/>
        </w:rPr>
        <w:t>length</w:t>
      </w:r>
      <w:proofErr w:type="spellEnd"/>
      <w:r>
        <w:rPr>
          <w:lang w:val="en-US"/>
        </w:rPr>
        <w:t xml:space="preserve"> </w:t>
      </w:r>
      <w:r w:rsidR="0037063C" w:rsidRPr="005853F3">
        <w:rPr>
          <w:lang w:val="en-US"/>
        </w:rPr>
        <w:t xml:space="preserve">= 1 &amp;&amp; </w:t>
      </w:r>
      <w:proofErr w:type="spellStart"/>
      <w:r w:rsidR="0037063C" w:rsidRPr="005853F3">
        <w:rPr>
          <w:lang w:val="en-US"/>
        </w:rPr>
        <w:t>M_durative</w:t>
      </w:r>
      <w:proofErr w:type="spellEnd"/>
      <w:r w:rsidR="005853F3">
        <w:rPr>
          <w:lang w:val="en-US"/>
        </w:rPr>
        <w:t xml:space="preserve"> </w:t>
      </w:r>
      <w:r w:rsidR="0037063C" w:rsidRPr="005853F3">
        <w:rPr>
          <w:lang w:val="en-US"/>
        </w:rPr>
        <w:t>= 1</w:t>
      </w:r>
    </w:p>
    <w:p w14:paraId="6BE3086F" w14:textId="77777777" w:rsidR="00991884" w:rsidRDefault="00991884" w:rsidP="00991884">
      <w:pPr>
        <w:tabs>
          <w:tab w:val="left" w:pos="2694"/>
        </w:tabs>
        <w:rPr>
          <w:lang w:val="en-US"/>
        </w:rPr>
      </w:pPr>
      <w:proofErr w:type="spellStart"/>
      <w:r>
        <w:rPr>
          <w:lang w:val="en-US"/>
        </w:rPr>
        <w:t>C_weight_voice</w:t>
      </w:r>
      <w:proofErr w:type="spellEnd"/>
      <w:r>
        <w:rPr>
          <w:lang w:val="en-US"/>
        </w:rPr>
        <w:tab/>
      </w:r>
      <w:r>
        <w:rPr>
          <w:lang w:val="en-US"/>
        </w:rPr>
        <w:tab/>
      </w:r>
      <w:proofErr w:type="spellStart"/>
      <w:r>
        <w:rPr>
          <w:lang w:val="en-US"/>
        </w:rPr>
        <w:t>F_voice</w:t>
      </w:r>
      <w:proofErr w:type="spellEnd"/>
      <w:r>
        <w:rPr>
          <w:lang w:val="en-US"/>
        </w:rPr>
        <w:t xml:space="preserve"> = 0 &amp;&amp; </w:t>
      </w:r>
      <w:proofErr w:type="spellStart"/>
      <w:r>
        <w:rPr>
          <w:lang w:val="en-US"/>
        </w:rPr>
        <w:t>M_weight</w:t>
      </w:r>
      <w:proofErr w:type="spellEnd"/>
      <w:r>
        <w:rPr>
          <w:lang w:val="en-US"/>
        </w:rPr>
        <w:t xml:space="preserve"> = 0 OR </w:t>
      </w:r>
      <w:proofErr w:type="spellStart"/>
      <w:r>
        <w:rPr>
          <w:lang w:val="en-US"/>
        </w:rPr>
        <w:t>F_voice</w:t>
      </w:r>
      <w:proofErr w:type="spellEnd"/>
      <w:r>
        <w:rPr>
          <w:lang w:val="en-US"/>
        </w:rPr>
        <w:t xml:space="preserve"> = 2 &amp;&amp; </w:t>
      </w:r>
      <w:proofErr w:type="spellStart"/>
      <w:r>
        <w:rPr>
          <w:lang w:val="en-US"/>
        </w:rPr>
        <w:t>M_weight</w:t>
      </w:r>
      <w:proofErr w:type="spellEnd"/>
      <w:r>
        <w:rPr>
          <w:lang w:val="en-US"/>
        </w:rPr>
        <w:t xml:space="preserve"> = 2</w:t>
      </w:r>
    </w:p>
    <w:p w14:paraId="3F3E3B5A" w14:textId="3B290F49" w:rsidR="001D1BE5" w:rsidRDefault="00991884" w:rsidP="00B56C6C">
      <w:pPr>
        <w:tabs>
          <w:tab w:val="left" w:pos="2694"/>
        </w:tabs>
        <w:ind w:left="2880" w:hanging="2880"/>
        <w:rPr>
          <w:lang w:val="en-US"/>
        </w:rPr>
      </w:pPr>
      <w:proofErr w:type="spellStart"/>
      <w:r>
        <w:rPr>
          <w:lang w:val="en-US"/>
        </w:rPr>
        <w:t>C</w:t>
      </w:r>
      <w:r w:rsidR="001D1BE5">
        <w:rPr>
          <w:lang w:val="en-US"/>
        </w:rPr>
        <w:t>_weight</w:t>
      </w:r>
      <w:r>
        <w:rPr>
          <w:lang w:val="en-US"/>
        </w:rPr>
        <w:t>_vowel</w:t>
      </w:r>
      <w:proofErr w:type="spellEnd"/>
      <w:r w:rsidR="001D1BE5">
        <w:rPr>
          <w:lang w:val="en-US"/>
        </w:rPr>
        <w:tab/>
      </w:r>
      <w:r w:rsidR="00B56C6C">
        <w:rPr>
          <w:lang w:val="en-US"/>
        </w:rPr>
        <w:tab/>
      </w:r>
      <w:proofErr w:type="spellStart"/>
      <w:r w:rsidR="001D1BE5">
        <w:rPr>
          <w:lang w:val="en-US"/>
        </w:rPr>
        <w:t>F_vowelquality</w:t>
      </w:r>
      <w:proofErr w:type="spellEnd"/>
      <w:r w:rsidR="001D1BE5">
        <w:rPr>
          <w:lang w:val="en-US"/>
        </w:rPr>
        <w:t xml:space="preserve"> = 0 &amp;&amp; </w:t>
      </w:r>
      <w:proofErr w:type="spellStart"/>
      <w:r w:rsidR="001D1BE5">
        <w:rPr>
          <w:lang w:val="en-US"/>
        </w:rPr>
        <w:t>M_weight</w:t>
      </w:r>
      <w:proofErr w:type="spellEnd"/>
      <w:r w:rsidR="001D1BE5">
        <w:rPr>
          <w:lang w:val="en-US"/>
        </w:rPr>
        <w:t xml:space="preserve"> = 0 OR </w:t>
      </w:r>
      <w:proofErr w:type="spellStart"/>
      <w:r w:rsidR="001D1BE5">
        <w:rPr>
          <w:lang w:val="en-US"/>
        </w:rPr>
        <w:t>F_vowelquality</w:t>
      </w:r>
      <w:proofErr w:type="spellEnd"/>
      <w:r w:rsidR="001D1BE5">
        <w:rPr>
          <w:lang w:val="en-US"/>
        </w:rPr>
        <w:t xml:space="preserve"> = 2 &amp;&amp; </w:t>
      </w:r>
      <w:proofErr w:type="spellStart"/>
      <w:r w:rsidR="001D1BE5">
        <w:rPr>
          <w:lang w:val="en-US"/>
        </w:rPr>
        <w:t>M_weight</w:t>
      </w:r>
      <w:proofErr w:type="spellEnd"/>
      <w:r w:rsidR="001D1BE5">
        <w:rPr>
          <w:lang w:val="en-US"/>
        </w:rPr>
        <w:t xml:space="preserve"> = 2</w:t>
      </w:r>
    </w:p>
    <w:p w14:paraId="2EEBB7B1" w14:textId="0FFF0E73" w:rsidR="00305E15" w:rsidRDefault="00991884" w:rsidP="00B56C6C">
      <w:pPr>
        <w:tabs>
          <w:tab w:val="left" w:pos="2694"/>
        </w:tabs>
        <w:ind w:left="2880" w:hanging="2880"/>
        <w:rPr>
          <w:lang w:val="en-US"/>
        </w:rPr>
      </w:pPr>
      <w:proofErr w:type="spellStart"/>
      <w:r>
        <w:rPr>
          <w:lang w:val="en-US"/>
        </w:rPr>
        <w:t>C</w:t>
      </w:r>
      <w:r w:rsidR="00305E15" w:rsidRPr="005A4CA1">
        <w:rPr>
          <w:lang w:val="en-US"/>
        </w:rPr>
        <w:t>_</w:t>
      </w:r>
      <w:r>
        <w:rPr>
          <w:lang w:val="en-US"/>
        </w:rPr>
        <w:t>weight_tone</w:t>
      </w:r>
      <w:proofErr w:type="spellEnd"/>
      <w:r w:rsidR="00305E15" w:rsidRPr="005A4CA1">
        <w:rPr>
          <w:lang w:val="en-US"/>
        </w:rPr>
        <w:tab/>
      </w:r>
      <w:r w:rsidR="00B56C6C">
        <w:rPr>
          <w:lang w:val="en-US"/>
        </w:rPr>
        <w:tab/>
      </w:r>
      <w:proofErr w:type="spellStart"/>
      <w:r w:rsidR="00305E15" w:rsidRPr="005A4CA1">
        <w:rPr>
          <w:lang w:val="en-US"/>
        </w:rPr>
        <w:t>F_</w:t>
      </w:r>
      <w:r w:rsidR="00BE0C7B" w:rsidRPr="005A4CA1">
        <w:rPr>
          <w:lang w:val="en-US"/>
        </w:rPr>
        <w:t>intonation</w:t>
      </w:r>
      <w:proofErr w:type="spellEnd"/>
      <w:r w:rsidR="00BE0C7B" w:rsidRPr="005A4CA1">
        <w:rPr>
          <w:lang w:val="en-US"/>
        </w:rPr>
        <w:t xml:space="preserve"> =</w:t>
      </w:r>
      <w:r w:rsidR="0015689B">
        <w:rPr>
          <w:lang w:val="en-US"/>
        </w:rPr>
        <w:t xml:space="preserve"> 0 &amp;&amp; </w:t>
      </w:r>
      <w:proofErr w:type="spellStart"/>
      <w:r w:rsidR="00BE0C7B" w:rsidRPr="005A4CA1">
        <w:rPr>
          <w:lang w:val="en-US"/>
        </w:rPr>
        <w:t>M_weight</w:t>
      </w:r>
      <w:proofErr w:type="spellEnd"/>
      <w:r w:rsidR="0015689B">
        <w:rPr>
          <w:lang w:val="en-US"/>
        </w:rPr>
        <w:t xml:space="preserve"> = </w:t>
      </w:r>
      <w:r w:rsidR="00511C8B">
        <w:rPr>
          <w:lang w:val="en-US"/>
        </w:rPr>
        <w:t>2</w:t>
      </w:r>
      <w:r w:rsidR="0015689B">
        <w:rPr>
          <w:lang w:val="en-US"/>
        </w:rPr>
        <w:t xml:space="preserve"> OR </w:t>
      </w:r>
      <w:proofErr w:type="spellStart"/>
      <w:r w:rsidR="0015689B">
        <w:rPr>
          <w:lang w:val="en-US"/>
        </w:rPr>
        <w:t>F_intonation</w:t>
      </w:r>
      <w:proofErr w:type="spellEnd"/>
      <w:r w:rsidR="0015689B">
        <w:rPr>
          <w:lang w:val="en-US"/>
        </w:rPr>
        <w:t xml:space="preserve"> = </w:t>
      </w:r>
      <w:r w:rsidR="00762065">
        <w:rPr>
          <w:lang w:val="en-US"/>
        </w:rPr>
        <w:t>2</w:t>
      </w:r>
      <w:r w:rsidR="0015689B">
        <w:rPr>
          <w:lang w:val="en-US"/>
        </w:rPr>
        <w:t xml:space="preserve"> &amp;&amp; </w:t>
      </w:r>
      <w:proofErr w:type="spellStart"/>
      <w:r w:rsidR="0015689B">
        <w:rPr>
          <w:lang w:val="en-US"/>
        </w:rPr>
        <w:t>M_weight</w:t>
      </w:r>
      <w:proofErr w:type="spellEnd"/>
      <w:r w:rsidR="0015689B">
        <w:rPr>
          <w:lang w:val="en-US"/>
        </w:rPr>
        <w:t xml:space="preserve"> </w:t>
      </w:r>
      <w:r w:rsidR="00762065">
        <w:rPr>
          <w:lang w:val="en-US"/>
        </w:rPr>
        <w:t xml:space="preserve">= </w:t>
      </w:r>
      <w:r w:rsidR="0066080E">
        <w:rPr>
          <w:lang w:val="en-US"/>
        </w:rPr>
        <w:t>0</w:t>
      </w:r>
    </w:p>
    <w:p w14:paraId="3C4BE9F0" w14:textId="475A7D98" w:rsidR="00577157" w:rsidRDefault="00577157" w:rsidP="009B6082">
      <w:pPr>
        <w:tabs>
          <w:tab w:val="left" w:pos="2694"/>
        </w:tabs>
        <w:rPr>
          <w:lang w:val="en-US"/>
        </w:rPr>
      </w:pPr>
    </w:p>
    <w:p w14:paraId="75910F26" w14:textId="0AAF4D9A" w:rsidR="00577157" w:rsidRDefault="00577157" w:rsidP="00577157">
      <w:pPr>
        <w:pStyle w:val="Kop2"/>
        <w:rPr>
          <w:lang w:val="en-US"/>
        </w:rPr>
      </w:pPr>
      <w:r>
        <w:rPr>
          <w:lang w:val="en-US"/>
        </w:rPr>
        <w:t>Evolution of the coding scheme</w:t>
      </w:r>
    </w:p>
    <w:p w14:paraId="3ACDF7FC" w14:textId="06F05C1A" w:rsidR="00577157" w:rsidRDefault="00577157" w:rsidP="00577157">
      <w:pPr>
        <w:pStyle w:val="Plattetekst"/>
      </w:pPr>
      <w:r>
        <w:t>Following a calibration and consistency check, the following changes were made to the first version of the coding scheme:</w:t>
      </w:r>
    </w:p>
    <w:p w14:paraId="4E09F9C2" w14:textId="6377FAE3" w:rsidR="00577157" w:rsidRDefault="00AF2D1A" w:rsidP="00577157">
      <w:pPr>
        <w:pStyle w:val="Plattetekstinspringen"/>
        <w:numPr>
          <w:ilvl w:val="0"/>
          <w:numId w:val="38"/>
        </w:numPr>
      </w:pPr>
      <w:proofErr w:type="spellStart"/>
      <w:r>
        <w:t>F_redupmod</w:t>
      </w:r>
      <w:proofErr w:type="spellEnd"/>
      <w:r>
        <w:t xml:space="preserve"> was renamed (originally </w:t>
      </w:r>
      <w:proofErr w:type="spellStart"/>
      <w:r w:rsidR="00577157">
        <w:t>F_partialredup</w:t>
      </w:r>
      <w:proofErr w:type="spellEnd"/>
      <w:r>
        <w:t>)</w:t>
      </w:r>
      <w:r w:rsidR="00577157">
        <w:t xml:space="preserve"> and the coding instructions were sharpened to reflect the fact that we want to capture both partial and modified forms of reduplication.</w:t>
      </w:r>
    </w:p>
    <w:p w14:paraId="4D6D4A26" w14:textId="6D2C41F1" w:rsidR="00C3333A" w:rsidRDefault="00C3333A" w:rsidP="00577157">
      <w:pPr>
        <w:pStyle w:val="Plattetekstinspringen"/>
        <w:numPr>
          <w:ilvl w:val="0"/>
          <w:numId w:val="38"/>
        </w:numPr>
      </w:pPr>
      <w:proofErr w:type="spellStart"/>
      <w:r>
        <w:t>F_voice</w:t>
      </w:r>
      <w:proofErr w:type="spellEnd"/>
      <w:r>
        <w:t xml:space="preserve">: coding instructions were clarified to note that this question privileges consonants that </w:t>
      </w:r>
      <w:proofErr w:type="spellStart"/>
      <w:r>
        <w:t>crosslinguistically</w:t>
      </w:r>
      <w:proofErr w:type="spellEnd"/>
      <w:r>
        <w:t xml:space="preserve"> often enter into voicing oppositions (plosives and fricatives) as well as nasals, documented for their iconic uses across languages. This is close to Westermann’s use of this feature. We also considered a more continuous version of this feature that would weight or classify consonants based on their place on the sonority scale, but decided against it because the coding was already too fine-grained.</w:t>
      </w:r>
    </w:p>
    <w:p w14:paraId="33171AA2" w14:textId="768D4E35" w:rsidR="00C3333A" w:rsidRDefault="00AF2D1A" w:rsidP="00577157">
      <w:pPr>
        <w:pStyle w:val="Plattetekstinspringen"/>
        <w:numPr>
          <w:ilvl w:val="0"/>
          <w:numId w:val="38"/>
        </w:numPr>
      </w:pPr>
      <w:proofErr w:type="spellStart"/>
      <w:r>
        <w:t>F_finallength</w:t>
      </w:r>
      <w:proofErr w:type="spellEnd"/>
      <w:r>
        <w:t xml:space="preserve"> was renamed (originally </w:t>
      </w:r>
      <w:proofErr w:type="spellStart"/>
      <w:r w:rsidR="00C3333A">
        <w:t>F_finalvowel</w:t>
      </w:r>
      <w:proofErr w:type="spellEnd"/>
      <w:r>
        <w:t>)</w:t>
      </w:r>
      <w:r w:rsidR="00C3333A">
        <w:t xml:space="preserve"> to capture word final lengthening</w:t>
      </w:r>
      <w:r w:rsidR="009670A6">
        <w:t xml:space="preserve"> of any final sound</w:t>
      </w:r>
      <w:r w:rsidR="00C3333A">
        <w:t xml:space="preserve">, whether final vowel or nasal, glide or trill. </w:t>
      </w:r>
    </w:p>
    <w:p w14:paraId="398663D1" w14:textId="1B20C55D" w:rsidR="00C3333A" w:rsidRDefault="00C3333A" w:rsidP="00577157">
      <w:pPr>
        <w:pStyle w:val="Plattetekstinspringen"/>
        <w:numPr>
          <w:ilvl w:val="0"/>
          <w:numId w:val="38"/>
        </w:numPr>
      </w:pPr>
      <w:proofErr w:type="spellStart"/>
      <w:r>
        <w:t>F_intonation</w:t>
      </w:r>
      <w:proofErr w:type="spellEnd"/>
      <w:r>
        <w:t xml:space="preserve">: coding instructions were clarified to </w:t>
      </w:r>
      <w:r w:rsidR="009670A6">
        <w:t xml:space="preserve">include a decision procedure for </w:t>
      </w:r>
      <w:r>
        <w:t>forms with falling or rising intonation.</w:t>
      </w:r>
    </w:p>
    <w:p w14:paraId="584D95E2" w14:textId="71E55F30" w:rsidR="00C3333A" w:rsidRDefault="00C3333A" w:rsidP="00577157">
      <w:pPr>
        <w:pStyle w:val="Plattetekstinspringen"/>
        <w:numPr>
          <w:ilvl w:val="0"/>
          <w:numId w:val="38"/>
        </w:numPr>
      </w:pPr>
      <w:proofErr w:type="spellStart"/>
      <w:r>
        <w:t>M_imbalance</w:t>
      </w:r>
      <w:proofErr w:type="spellEnd"/>
      <w:r>
        <w:t>: coding instructions were modified to indicate that the primary semantic property here is one of irregularity in the sense of imbalance (a highly regular ridged pattern would not qualify)</w:t>
      </w:r>
    </w:p>
    <w:p w14:paraId="5B6B35BB" w14:textId="4B6500FA" w:rsidR="00C3333A" w:rsidRDefault="00C3333A" w:rsidP="00577157">
      <w:pPr>
        <w:pStyle w:val="Plattetekstinspringen"/>
        <w:numPr>
          <w:ilvl w:val="0"/>
          <w:numId w:val="38"/>
        </w:numPr>
      </w:pPr>
      <w:proofErr w:type="spellStart"/>
      <w:r>
        <w:lastRenderedPageBreak/>
        <w:t>M_weight</w:t>
      </w:r>
      <w:proofErr w:type="spellEnd"/>
      <w:r>
        <w:t>: coding instructions were sharpened to focus on binary oppositions of size, weight and brightness and to exclude Westermann’s hard/soft distinction, which we found orthogonal and conflicting in some cases. This also means that the middle value essentially means neutral or “not applicable”. It may be advisable to further break this up this feature</w:t>
      </w:r>
      <w:r w:rsidR="00F427FF">
        <w:t>, as there is no guarantee that size, weight and brightness pattern similarly across languages</w:t>
      </w:r>
      <w:r>
        <w:t>.</w:t>
      </w:r>
    </w:p>
    <w:p w14:paraId="5441F900" w14:textId="35438A3C" w:rsidR="00577157" w:rsidRPr="00AE7037" w:rsidRDefault="00C3333A" w:rsidP="00577157">
      <w:pPr>
        <w:pStyle w:val="Plattetekstinspringen"/>
        <w:numPr>
          <w:ilvl w:val="0"/>
          <w:numId w:val="38"/>
        </w:numPr>
      </w:pPr>
      <w:proofErr w:type="spellStart"/>
      <w:r>
        <w:t>M_durative</w:t>
      </w:r>
      <w:proofErr w:type="spellEnd"/>
      <w:r>
        <w:t xml:space="preserve">: coding instructions were sharpened to clarify that this targets events, not states and to clarify its relation to </w:t>
      </w:r>
      <w:proofErr w:type="spellStart"/>
      <w:r>
        <w:t>M_distribution</w:t>
      </w:r>
      <w:proofErr w:type="spellEnd"/>
      <w:r>
        <w:t>.</w:t>
      </w:r>
    </w:p>
    <w:sectPr w:rsidR="00577157" w:rsidRPr="00AE7037" w:rsidSect="00406168">
      <w:headerReference w:type="default" r:id="rId8"/>
      <w:footerReference w:type="even"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F5730" w14:textId="77777777" w:rsidR="00856B03" w:rsidRDefault="00856B03" w:rsidP="00EC392E">
      <w:pPr>
        <w:spacing w:line="240" w:lineRule="auto"/>
      </w:pPr>
      <w:r>
        <w:separator/>
      </w:r>
    </w:p>
  </w:endnote>
  <w:endnote w:type="continuationSeparator" w:id="0">
    <w:p w14:paraId="0F6E09FE" w14:textId="77777777" w:rsidR="00856B03" w:rsidRDefault="00856B03" w:rsidP="00EC3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haris SIL">
    <w:charset w:val="00"/>
    <w:family w:val="auto"/>
    <w:pitch w:val="variable"/>
    <w:sig w:usb0="A00002FF" w:usb1="5200A1FF" w:usb2="02000009" w:usb3="00000000" w:csb0="00000197"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CBE8F" w14:textId="77777777" w:rsidR="00112F1E" w:rsidRDefault="00112F1E" w:rsidP="009E1F30">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2E472A6C" w14:textId="77777777" w:rsidR="00112F1E" w:rsidRDefault="00112F1E" w:rsidP="009E1F30">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18614" w14:textId="77777777" w:rsidR="00112F1E" w:rsidRPr="007710C3" w:rsidRDefault="00112F1E" w:rsidP="009E1F30">
    <w:pPr>
      <w:pStyle w:val="Voettekst"/>
      <w:framePr w:wrap="around" w:vAnchor="text" w:hAnchor="margin" w:xAlign="right" w:y="1"/>
      <w:rPr>
        <w:rStyle w:val="Paginanummer"/>
        <w:sz w:val="16"/>
        <w:szCs w:val="16"/>
      </w:rPr>
    </w:pPr>
    <w:r w:rsidRPr="007710C3">
      <w:rPr>
        <w:rStyle w:val="Paginanummer"/>
        <w:sz w:val="16"/>
        <w:szCs w:val="16"/>
      </w:rPr>
      <w:fldChar w:fldCharType="begin"/>
    </w:r>
    <w:r w:rsidRPr="007710C3">
      <w:rPr>
        <w:rStyle w:val="Paginanummer"/>
        <w:sz w:val="16"/>
        <w:szCs w:val="16"/>
      </w:rPr>
      <w:instrText xml:space="preserve">PAGE  </w:instrText>
    </w:r>
    <w:r w:rsidRPr="007710C3">
      <w:rPr>
        <w:rStyle w:val="Paginanummer"/>
        <w:sz w:val="16"/>
        <w:szCs w:val="16"/>
      </w:rPr>
      <w:fldChar w:fldCharType="separate"/>
    </w:r>
    <w:r w:rsidR="00164D0E">
      <w:rPr>
        <w:rStyle w:val="Paginanummer"/>
        <w:noProof/>
        <w:sz w:val="16"/>
        <w:szCs w:val="16"/>
      </w:rPr>
      <w:t>1</w:t>
    </w:r>
    <w:r w:rsidRPr="007710C3">
      <w:rPr>
        <w:rStyle w:val="Paginanummer"/>
        <w:sz w:val="16"/>
        <w:szCs w:val="16"/>
      </w:rPr>
      <w:fldChar w:fldCharType="end"/>
    </w:r>
  </w:p>
  <w:p w14:paraId="7321B0E9" w14:textId="77777777" w:rsidR="00112F1E" w:rsidRDefault="00112F1E" w:rsidP="009E1F30">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36859E" w14:textId="77777777" w:rsidR="00856B03" w:rsidRDefault="00856B03" w:rsidP="00EC392E">
      <w:pPr>
        <w:spacing w:line="240" w:lineRule="auto"/>
      </w:pPr>
      <w:r>
        <w:separator/>
      </w:r>
    </w:p>
  </w:footnote>
  <w:footnote w:type="continuationSeparator" w:id="0">
    <w:p w14:paraId="7113F173" w14:textId="77777777" w:rsidR="00856B03" w:rsidRDefault="00856B03" w:rsidP="00EC39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916D8" w14:textId="51541D01" w:rsidR="00112F1E" w:rsidRDefault="0071490E" w:rsidP="00D3704B">
    <w:pPr>
      <w:pStyle w:val="Koptekst"/>
      <w:jc w:val="right"/>
    </w:pPr>
    <w:r>
      <w:t xml:space="preserve">Mark </w:t>
    </w:r>
    <w:proofErr w:type="spellStart"/>
    <w:r>
      <w:t>Dingemanse</w:t>
    </w:r>
    <w:proofErr w:type="spellEnd"/>
    <w:r>
      <w:t xml:space="preserve"> &amp; Stella Punsel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F3D77"/>
    <w:multiLevelType w:val="hybridMultilevel"/>
    <w:tmpl w:val="55DC31C0"/>
    <w:lvl w:ilvl="0" w:tplc="B6740CC6">
      <w:start w:val="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974DC5"/>
    <w:multiLevelType w:val="hybridMultilevel"/>
    <w:tmpl w:val="9D7E52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 w15:restartNumberingAfterBreak="0">
    <w:nsid w:val="0C0C6769"/>
    <w:multiLevelType w:val="hybridMultilevel"/>
    <w:tmpl w:val="7C3CA228"/>
    <w:lvl w:ilvl="0" w:tplc="356CD882">
      <w:start w:val="1"/>
      <w:numFmt w:val="decimal"/>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3" w15:restartNumberingAfterBreak="0">
    <w:nsid w:val="0D5A61ED"/>
    <w:multiLevelType w:val="hybridMultilevel"/>
    <w:tmpl w:val="9B2080D6"/>
    <w:lvl w:ilvl="0" w:tplc="1CC4E972">
      <w:start w:val="1"/>
      <w:numFmt w:val="decimal"/>
      <w:pStyle w:val="Question"/>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F874E97"/>
    <w:multiLevelType w:val="hybridMultilevel"/>
    <w:tmpl w:val="84E26E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5" w15:restartNumberingAfterBreak="0">
    <w:nsid w:val="15C02C79"/>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6" w15:restartNumberingAfterBreak="0">
    <w:nsid w:val="19226A54"/>
    <w:multiLevelType w:val="hybridMultilevel"/>
    <w:tmpl w:val="983CA364"/>
    <w:lvl w:ilvl="0" w:tplc="A0486150">
      <w:start w:val="1"/>
      <w:numFmt w:val="decimal"/>
      <w:lvlText w:val="%1."/>
      <w:lvlJc w:val="left"/>
      <w:pPr>
        <w:ind w:left="655" w:hanging="360"/>
      </w:pPr>
      <w:rPr>
        <w:rFonts w:hint="default"/>
      </w:rPr>
    </w:lvl>
    <w:lvl w:ilvl="1" w:tplc="20000019" w:tentative="1">
      <w:start w:val="1"/>
      <w:numFmt w:val="lowerLetter"/>
      <w:lvlText w:val="%2."/>
      <w:lvlJc w:val="left"/>
      <w:pPr>
        <w:ind w:left="1375" w:hanging="360"/>
      </w:pPr>
    </w:lvl>
    <w:lvl w:ilvl="2" w:tplc="2000001B" w:tentative="1">
      <w:start w:val="1"/>
      <w:numFmt w:val="lowerRoman"/>
      <w:lvlText w:val="%3."/>
      <w:lvlJc w:val="right"/>
      <w:pPr>
        <w:ind w:left="2095" w:hanging="180"/>
      </w:pPr>
    </w:lvl>
    <w:lvl w:ilvl="3" w:tplc="2000000F" w:tentative="1">
      <w:start w:val="1"/>
      <w:numFmt w:val="decimal"/>
      <w:lvlText w:val="%4."/>
      <w:lvlJc w:val="left"/>
      <w:pPr>
        <w:ind w:left="2815" w:hanging="360"/>
      </w:pPr>
    </w:lvl>
    <w:lvl w:ilvl="4" w:tplc="20000019" w:tentative="1">
      <w:start w:val="1"/>
      <w:numFmt w:val="lowerLetter"/>
      <w:lvlText w:val="%5."/>
      <w:lvlJc w:val="left"/>
      <w:pPr>
        <w:ind w:left="3535" w:hanging="360"/>
      </w:pPr>
    </w:lvl>
    <w:lvl w:ilvl="5" w:tplc="2000001B" w:tentative="1">
      <w:start w:val="1"/>
      <w:numFmt w:val="lowerRoman"/>
      <w:lvlText w:val="%6."/>
      <w:lvlJc w:val="right"/>
      <w:pPr>
        <w:ind w:left="4255" w:hanging="180"/>
      </w:pPr>
    </w:lvl>
    <w:lvl w:ilvl="6" w:tplc="2000000F" w:tentative="1">
      <w:start w:val="1"/>
      <w:numFmt w:val="decimal"/>
      <w:lvlText w:val="%7."/>
      <w:lvlJc w:val="left"/>
      <w:pPr>
        <w:ind w:left="4975" w:hanging="360"/>
      </w:pPr>
    </w:lvl>
    <w:lvl w:ilvl="7" w:tplc="20000019" w:tentative="1">
      <w:start w:val="1"/>
      <w:numFmt w:val="lowerLetter"/>
      <w:lvlText w:val="%8."/>
      <w:lvlJc w:val="left"/>
      <w:pPr>
        <w:ind w:left="5695" w:hanging="360"/>
      </w:pPr>
    </w:lvl>
    <w:lvl w:ilvl="8" w:tplc="2000001B" w:tentative="1">
      <w:start w:val="1"/>
      <w:numFmt w:val="lowerRoman"/>
      <w:lvlText w:val="%9."/>
      <w:lvlJc w:val="right"/>
      <w:pPr>
        <w:ind w:left="6415" w:hanging="180"/>
      </w:pPr>
    </w:lvl>
  </w:abstractNum>
  <w:abstractNum w:abstractNumId="7" w15:restartNumberingAfterBreak="0">
    <w:nsid w:val="1C256D20"/>
    <w:multiLevelType w:val="hybridMultilevel"/>
    <w:tmpl w:val="62C0D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3A47C5"/>
    <w:multiLevelType w:val="hybridMultilevel"/>
    <w:tmpl w:val="1A28F962"/>
    <w:lvl w:ilvl="0" w:tplc="7026C342">
      <w:start w:val="1"/>
      <w:numFmt w:val="decimal"/>
      <w:pStyle w:val="Line"/>
      <w:lvlText w:val="%1"/>
      <w:lvlJc w:val="left"/>
      <w:pPr>
        <w:tabs>
          <w:tab w:val="num" w:pos="360"/>
        </w:tabs>
        <w:ind w:left="360" w:hanging="360"/>
      </w:pPr>
      <w:rPr>
        <w:rFonts w:cs="Times New Roman" w:hint="default"/>
        <w:color w:val="80808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EEB6687"/>
    <w:multiLevelType w:val="hybridMultilevel"/>
    <w:tmpl w:val="3B5C9C7E"/>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0" w15:restartNumberingAfterBreak="0">
    <w:nsid w:val="218C3EDD"/>
    <w:multiLevelType w:val="hybridMultilevel"/>
    <w:tmpl w:val="DBC240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1" w15:restartNumberingAfterBreak="0">
    <w:nsid w:val="22FF5043"/>
    <w:multiLevelType w:val="hybridMultilevel"/>
    <w:tmpl w:val="38CEAFDC"/>
    <w:lvl w:ilvl="0" w:tplc="85FEDED6">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8656F39"/>
    <w:multiLevelType w:val="hybridMultilevel"/>
    <w:tmpl w:val="59E66608"/>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3" w15:restartNumberingAfterBreak="0">
    <w:nsid w:val="30642A15"/>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4" w15:restartNumberingAfterBreak="0">
    <w:nsid w:val="316B0807"/>
    <w:multiLevelType w:val="multilevel"/>
    <w:tmpl w:val="1CEA8C64"/>
    <w:styleLink w:val="111111"/>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pPr>
      <w:rPr>
        <w:rFonts w:cs="Times New Roman" w:hint="default"/>
      </w:rPr>
    </w:lvl>
    <w:lvl w:ilvl="2">
      <w:start w:val="1"/>
      <w:numFmt w:val="decimal"/>
      <w:lvlText w:val="%1.%2.%3"/>
      <w:lvlJc w:val="left"/>
      <w:pPr>
        <w:tabs>
          <w:tab w:val="num" w:pos="720"/>
        </w:tabs>
      </w:pPr>
      <w:rPr>
        <w:rFonts w:cs="Times New Roman" w:hint="default"/>
      </w:rPr>
    </w:lvl>
    <w:lvl w:ilvl="3">
      <w:start w:val="1"/>
      <w:numFmt w:val="decimal"/>
      <w:lvlText w:val="%1.%2.%3.%4"/>
      <w:lvlJc w:val="left"/>
      <w:pPr>
        <w:tabs>
          <w:tab w:val="num" w:pos="720"/>
        </w:tabs>
      </w:pPr>
      <w:rPr>
        <w:rFonts w:cs="Times New Roman" w:hint="default"/>
      </w:rPr>
    </w:lvl>
    <w:lvl w:ilvl="4">
      <w:start w:val="1"/>
      <w:numFmt w:val="decimal"/>
      <w:lvlText w:val="%1.%2.%3.%4.%5"/>
      <w:lvlJc w:val="left"/>
      <w:pPr>
        <w:tabs>
          <w:tab w:val="num" w:pos="3240"/>
        </w:tabs>
        <w:ind w:left="2232" w:hanging="792"/>
      </w:pPr>
      <w:rPr>
        <w:rFonts w:cs="Times New Roman" w:hint="default"/>
      </w:rPr>
    </w:lvl>
    <w:lvl w:ilvl="5">
      <w:start w:val="1"/>
      <w:numFmt w:val="decimal"/>
      <w:lvlText w:val="%1.%2.%3.%4.%5.%6"/>
      <w:lvlJc w:val="left"/>
      <w:pPr>
        <w:tabs>
          <w:tab w:val="num" w:pos="3600"/>
        </w:tabs>
        <w:ind w:left="2736" w:hanging="936"/>
      </w:pPr>
      <w:rPr>
        <w:rFonts w:cs="Times New Roman" w:hint="default"/>
      </w:rPr>
    </w:lvl>
    <w:lvl w:ilvl="6">
      <w:start w:val="1"/>
      <w:numFmt w:val="decimal"/>
      <w:lvlText w:val="%1.%2.%3.%4.%5.%6.%7."/>
      <w:lvlJc w:val="left"/>
      <w:pPr>
        <w:tabs>
          <w:tab w:val="num" w:pos="4320"/>
        </w:tabs>
        <w:ind w:left="3240" w:hanging="1080"/>
      </w:pPr>
      <w:rPr>
        <w:rFonts w:cs="Times New Roman" w:hint="default"/>
      </w:rPr>
    </w:lvl>
    <w:lvl w:ilvl="7">
      <w:start w:val="1"/>
      <w:numFmt w:val="decimal"/>
      <w:lvlText w:val="%1.%2.%3.%4.%5.%6.%7.%8."/>
      <w:lvlJc w:val="left"/>
      <w:pPr>
        <w:tabs>
          <w:tab w:val="num" w:pos="5040"/>
        </w:tabs>
        <w:ind w:left="3744" w:hanging="1224"/>
      </w:pPr>
      <w:rPr>
        <w:rFonts w:cs="Times New Roman" w:hint="default"/>
      </w:rPr>
    </w:lvl>
    <w:lvl w:ilvl="8">
      <w:start w:val="1"/>
      <w:numFmt w:val="decimal"/>
      <w:lvlText w:val="%1.%2.%3.%4.%5.%6.%7.%8.%9."/>
      <w:lvlJc w:val="left"/>
      <w:pPr>
        <w:tabs>
          <w:tab w:val="num" w:pos="5760"/>
        </w:tabs>
        <w:ind w:left="4320" w:hanging="1440"/>
      </w:pPr>
      <w:rPr>
        <w:rFonts w:cs="Times New Roman" w:hint="default"/>
      </w:rPr>
    </w:lvl>
  </w:abstractNum>
  <w:abstractNum w:abstractNumId="15" w15:restartNumberingAfterBreak="0">
    <w:nsid w:val="344509BB"/>
    <w:multiLevelType w:val="hybridMultilevel"/>
    <w:tmpl w:val="F56CBB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492551"/>
    <w:multiLevelType w:val="hybridMultilevel"/>
    <w:tmpl w:val="B2B8D384"/>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7" w15:restartNumberingAfterBreak="0">
    <w:nsid w:val="37BC5376"/>
    <w:multiLevelType w:val="hybridMultilevel"/>
    <w:tmpl w:val="3BA0D95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8" w15:restartNumberingAfterBreak="0">
    <w:nsid w:val="3E614789"/>
    <w:multiLevelType w:val="multilevel"/>
    <w:tmpl w:val="BB8698BC"/>
    <w:styleLink w:val="Examplenumbered"/>
    <w:lvl w:ilvl="0">
      <w:start w:val="1"/>
      <w:numFmt w:val="decimal"/>
      <w:lvlText w:val="(%1)"/>
      <w:lvlJc w:val="left"/>
      <w:pPr>
        <w:tabs>
          <w:tab w:val="num" w:pos="1134"/>
        </w:tabs>
        <w:ind w:left="1134" w:hanging="680"/>
      </w:pPr>
      <w:rPr>
        <w:rFonts w:ascii="Charis SIL" w:hAnsi="Charis SIL"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9" w15:restartNumberingAfterBreak="0">
    <w:nsid w:val="3FBC5F01"/>
    <w:multiLevelType w:val="hybridMultilevel"/>
    <w:tmpl w:val="DC3801A2"/>
    <w:lvl w:ilvl="0" w:tplc="085ADA18">
      <w:numFmt w:val="decimal"/>
      <w:lvlText w:val="%1"/>
      <w:lvlJc w:val="left"/>
      <w:pPr>
        <w:ind w:left="715" w:hanging="420"/>
      </w:pPr>
      <w:rPr>
        <w:rFonts w:hint="default"/>
        <w:b/>
        <w:bCs/>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0" w15:restartNumberingAfterBreak="0">
    <w:nsid w:val="3FD47B3A"/>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1" w15:restartNumberingAfterBreak="0">
    <w:nsid w:val="406C2352"/>
    <w:multiLevelType w:val="hybridMultilevel"/>
    <w:tmpl w:val="7E4CC8D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2" w15:restartNumberingAfterBreak="0">
    <w:nsid w:val="408B4C63"/>
    <w:multiLevelType w:val="hybridMultilevel"/>
    <w:tmpl w:val="7374B1E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3" w15:restartNumberingAfterBreak="0">
    <w:nsid w:val="4385799F"/>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4" w15:restartNumberingAfterBreak="0">
    <w:nsid w:val="43C80669"/>
    <w:multiLevelType w:val="hybridMultilevel"/>
    <w:tmpl w:val="AB8A4EF2"/>
    <w:lvl w:ilvl="0" w:tplc="6BAE6EC2">
      <w:start w:val="1"/>
      <w:numFmt w:val="upperRoman"/>
      <w:pStyle w:val="PartHeading"/>
      <w:lvlText w:val="%1"/>
      <w:lvlJc w:val="left"/>
      <w:pPr>
        <w:tabs>
          <w:tab w:val="num" w:pos="720"/>
        </w:tabs>
        <w:ind w:left="720" w:hanging="720"/>
      </w:pPr>
      <w:rPr>
        <w:rFonts w:cs="Times New Roman" w:hint="default"/>
        <w:b w:val="0"/>
        <w:i w:val="0"/>
        <w:caps w:val="0"/>
        <w:sz w:val="28"/>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4EAB2EFD"/>
    <w:multiLevelType w:val="hybridMultilevel"/>
    <w:tmpl w:val="2DF43E64"/>
    <w:lvl w:ilvl="0" w:tplc="41EEC160">
      <w:start w:val="1"/>
      <w:numFmt w:val="bullet"/>
      <w:lvlText w:val="-"/>
      <w:lvlJc w:val="left"/>
      <w:pPr>
        <w:ind w:left="720" w:hanging="360"/>
      </w:pPr>
      <w:rPr>
        <w:rFonts w:ascii="Times New Roman" w:eastAsia="Times New Roman" w:hAnsi="Times New Roman" w:cs="Times New Roman" w:hint="default"/>
        <w:color w:val="FF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17F47A5"/>
    <w:multiLevelType w:val="hybridMultilevel"/>
    <w:tmpl w:val="5A6E9958"/>
    <w:lvl w:ilvl="0" w:tplc="868C11B2">
      <w:start w:val="1"/>
      <w:numFmt w:val="upperRoman"/>
      <w:lvlText w:val="%1."/>
      <w:lvlJc w:val="left"/>
      <w:pPr>
        <w:ind w:left="1015" w:hanging="72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7" w15:restartNumberingAfterBreak="0">
    <w:nsid w:val="53181534"/>
    <w:multiLevelType w:val="hybridMultilevel"/>
    <w:tmpl w:val="2EAAAF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3EE100D"/>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9" w15:restartNumberingAfterBreak="0">
    <w:nsid w:val="54341808"/>
    <w:multiLevelType w:val="multilevel"/>
    <w:tmpl w:val="4E06B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7CE4C3B"/>
    <w:multiLevelType w:val="hybridMultilevel"/>
    <w:tmpl w:val="C35A0798"/>
    <w:lvl w:ilvl="0" w:tplc="80D602AE">
      <w:start w:val="1"/>
      <w:numFmt w:val="bullet"/>
      <w:pStyle w:val="Listexamples"/>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0626961"/>
    <w:multiLevelType w:val="hybridMultilevel"/>
    <w:tmpl w:val="EDD223B0"/>
    <w:lvl w:ilvl="0" w:tplc="B680C700">
      <w:start w:val="1"/>
      <w:numFmt w:val="bullet"/>
      <w:lvlText w:val=""/>
      <w:lvlJc w:val="left"/>
      <w:pPr>
        <w:ind w:left="414" w:hanging="360"/>
      </w:pPr>
      <w:rPr>
        <w:rFonts w:ascii="Wingdings" w:eastAsia="Times New Roman" w:hAnsi="Wingdings" w:cs="Times New Roman" w:hint="default"/>
        <w:color w:val="4F81BD" w:themeColor="accent1"/>
      </w:rPr>
    </w:lvl>
    <w:lvl w:ilvl="1" w:tplc="04130003" w:tentative="1">
      <w:start w:val="1"/>
      <w:numFmt w:val="bullet"/>
      <w:lvlText w:val="o"/>
      <w:lvlJc w:val="left"/>
      <w:pPr>
        <w:ind w:left="1134" w:hanging="360"/>
      </w:pPr>
      <w:rPr>
        <w:rFonts w:ascii="Courier New" w:hAnsi="Courier New" w:cs="Courier New" w:hint="default"/>
      </w:rPr>
    </w:lvl>
    <w:lvl w:ilvl="2" w:tplc="04130005" w:tentative="1">
      <w:start w:val="1"/>
      <w:numFmt w:val="bullet"/>
      <w:lvlText w:val=""/>
      <w:lvlJc w:val="left"/>
      <w:pPr>
        <w:ind w:left="1854" w:hanging="360"/>
      </w:pPr>
      <w:rPr>
        <w:rFonts w:ascii="Wingdings" w:hAnsi="Wingdings" w:hint="default"/>
      </w:rPr>
    </w:lvl>
    <w:lvl w:ilvl="3" w:tplc="04130001" w:tentative="1">
      <w:start w:val="1"/>
      <w:numFmt w:val="bullet"/>
      <w:lvlText w:val=""/>
      <w:lvlJc w:val="left"/>
      <w:pPr>
        <w:ind w:left="2574" w:hanging="360"/>
      </w:pPr>
      <w:rPr>
        <w:rFonts w:ascii="Symbol" w:hAnsi="Symbol" w:hint="default"/>
      </w:rPr>
    </w:lvl>
    <w:lvl w:ilvl="4" w:tplc="04130003" w:tentative="1">
      <w:start w:val="1"/>
      <w:numFmt w:val="bullet"/>
      <w:lvlText w:val="o"/>
      <w:lvlJc w:val="left"/>
      <w:pPr>
        <w:ind w:left="3294" w:hanging="360"/>
      </w:pPr>
      <w:rPr>
        <w:rFonts w:ascii="Courier New" w:hAnsi="Courier New" w:cs="Courier New" w:hint="default"/>
      </w:rPr>
    </w:lvl>
    <w:lvl w:ilvl="5" w:tplc="04130005" w:tentative="1">
      <w:start w:val="1"/>
      <w:numFmt w:val="bullet"/>
      <w:lvlText w:val=""/>
      <w:lvlJc w:val="left"/>
      <w:pPr>
        <w:ind w:left="4014" w:hanging="360"/>
      </w:pPr>
      <w:rPr>
        <w:rFonts w:ascii="Wingdings" w:hAnsi="Wingdings" w:hint="default"/>
      </w:rPr>
    </w:lvl>
    <w:lvl w:ilvl="6" w:tplc="04130001" w:tentative="1">
      <w:start w:val="1"/>
      <w:numFmt w:val="bullet"/>
      <w:lvlText w:val=""/>
      <w:lvlJc w:val="left"/>
      <w:pPr>
        <w:ind w:left="4734" w:hanging="360"/>
      </w:pPr>
      <w:rPr>
        <w:rFonts w:ascii="Symbol" w:hAnsi="Symbol" w:hint="default"/>
      </w:rPr>
    </w:lvl>
    <w:lvl w:ilvl="7" w:tplc="04130003" w:tentative="1">
      <w:start w:val="1"/>
      <w:numFmt w:val="bullet"/>
      <w:lvlText w:val="o"/>
      <w:lvlJc w:val="left"/>
      <w:pPr>
        <w:ind w:left="5454" w:hanging="360"/>
      </w:pPr>
      <w:rPr>
        <w:rFonts w:ascii="Courier New" w:hAnsi="Courier New" w:cs="Courier New" w:hint="default"/>
      </w:rPr>
    </w:lvl>
    <w:lvl w:ilvl="8" w:tplc="04130005" w:tentative="1">
      <w:start w:val="1"/>
      <w:numFmt w:val="bullet"/>
      <w:lvlText w:val=""/>
      <w:lvlJc w:val="left"/>
      <w:pPr>
        <w:ind w:left="6174" w:hanging="360"/>
      </w:pPr>
      <w:rPr>
        <w:rFonts w:ascii="Wingdings" w:hAnsi="Wingdings" w:hint="default"/>
      </w:rPr>
    </w:lvl>
  </w:abstractNum>
  <w:abstractNum w:abstractNumId="32" w15:restartNumberingAfterBreak="0">
    <w:nsid w:val="63C54BD4"/>
    <w:multiLevelType w:val="hybridMultilevel"/>
    <w:tmpl w:val="9910809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3" w15:restartNumberingAfterBreak="0">
    <w:nsid w:val="64E5679C"/>
    <w:multiLevelType w:val="hybridMultilevel"/>
    <w:tmpl w:val="4B6280AE"/>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4" w15:restartNumberingAfterBreak="0">
    <w:nsid w:val="65814630"/>
    <w:multiLevelType w:val="hybridMultilevel"/>
    <w:tmpl w:val="D172B2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5" w15:restartNumberingAfterBreak="0">
    <w:nsid w:val="695C3CE6"/>
    <w:multiLevelType w:val="hybridMultilevel"/>
    <w:tmpl w:val="2DAC8D8E"/>
    <w:lvl w:ilvl="0" w:tplc="0F00E064">
      <w:start w:val="1"/>
      <w:numFmt w:val="decimal"/>
      <w:lvlText w:val="%1."/>
      <w:lvlJc w:val="left"/>
      <w:pPr>
        <w:tabs>
          <w:tab w:val="num" w:pos="720"/>
        </w:tabs>
        <w:ind w:left="720" w:hanging="360"/>
      </w:pPr>
    </w:lvl>
    <w:lvl w:ilvl="1" w:tplc="DCB0CACC">
      <w:start w:val="1"/>
      <w:numFmt w:val="decimal"/>
      <w:lvlText w:val="%2."/>
      <w:lvlJc w:val="left"/>
      <w:pPr>
        <w:tabs>
          <w:tab w:val="num" w:pos="1440"/>
        </w:tabs>
        <w:ind w:left="1440" w:hanging="360"/>
      </w:pPr>
    </w:lvl>
    <w:lvl w:ilvl="2" w:tplc="94E832E0" w:tentative="1">
      <w:start w:val="1"/>
      <w:numFmt w:val="decimal"/>
      <w:lvlText w:val="%3."/>
      <w:lvlJc w:val="left"/>
      <w:pPr>
        <w:tabs>
          <w:tab w:val="num" w:pos="2160"/>
        </w:tabs>
        <w:ind w:left="2160" w:hanging="360"/>
      </w:pPr>
    </w:lvl>
    <w:lvl w:ilvl="3" w:tplc="43E2BD1E" w:tentative="1">
      <w:start w:val="1"/>
      <w:numFmt w:val="decimal"/>
      <w:lvlText w:val="%4."/>
      <w:lvlJc w:val="left"/>
      <w:pPr>
        <w:tabs>
          <w:tab w:val="num" w:pos="2880"/>
        </w:tabs>
        <w:ind w:left="2880" w:hanging="360"/>
      </w:pPr>
    </w:lvl>
    <w:lvl w:ilvl="4" w:tplc="E210FF42" w:tentative="1">
      <w:start w:val="1"/>
      <w:numFmt w:val="decimal"/>
      <w:lvlText w:val="%5."/>
      <w:lvlJc w:val="left"/>
      <w:pPr>
        <w:tabs>
          <w:tab w:val="num" w:pos="3600"/>
        </w:tabs>
        <w:ind w:left="3600" w:hanging="360"/>
      </w:pPr>
    </w:lvl>
    <w:lvl w:ilvl="5" w:tplc="1C0EC49E" w:tentative="1">
      <w:start w:val="1"/>
      <w:numFmt w:val="decimal"/>
      <w:lvlText w:val="%6."/>
      <w:lvlJc w:val="left"/>
      <w:pPr>
        <w:tabs>
          <w:tab w:val="num" w:pos="4320"/>
        </w:tabs>
        <w:ind w:left="4320" w:hanging="360"/>
      </w:pPr>
    </w:lvl>
    <w:lvl w:ilvl="6" w:tplc="7A2C4774" w:tentative="1">
      <w:start w:val="1"/>
      <w:numFmt w:val="decimal"/>
      <w:lvlText w:val="%7."/>
      <w:lvlJc w:val="left"/>
      <w:pPr>
        <w:tabs>
          <w:tab w:val="num" w:pos="5040"/>
        </w:tabs>
        <w:ind w:left="5040" w:hanging="360"/>
      </w:pPr>
    </w:lvl>
    <w:lvl w:ilvl="7" w:tplc="9F2E4EE6" w:tentative="1">
      <w:start w:val="1"/>
      <w:numFmt w:val="decimal"/>
      <w:lvlText w:val="%8."/>
      <w:lvlJc w:val="left"/>
      <w:pPr>
        <w:tabs>
          <w:tab w:val="num" w:pos="5760"/>
        </w:tabs>
        <w:ind w:left="5760" w:hanging="360"/>
      </w:pPr>
    </w:lvl>
    <w:lvl w:ilvl="8" w:tplc="1F1CCECA" w:tentative="1">
      <w:start w:val="1"/>
      <w:numFmt w:val="decimal"/>
      <w:lvlText w:val="%9."/>
      <w:lvlJc w:val="left"/>
      <w:pPr>
        <w:tabs>
          <w:tab w:val="num" w:pos="6480"/>
        </w:tabs>
        <w:ind w:left="6480" w:hanging="360"/>
      </w:pPr>
    </w:lvl>
  </w:abstractNum>
  <w:abstractNum w:abstractNumId="36" w15:restartNumberingAfterBreak="0">
    <w:nsid w:val="75C014A5"/>
    <w:multiLevelType w:val="hybridMultilevel"/>
    <w:tmpl w:val="620611B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7" w15:restartNumberingAfterBreak="0">
    <w:nsid w:val="7D7A756A"/>
    <w:multiLevelType w:val="hybridMultilevel"/>
    <w:tmpl w:val="AF725232"/>
    <w:lvl w:ilvl="0" w:tplc="3222928C">
      <w:start w:val="1"/>
      <w:numFmt w:val="bullet"/>
      <w:lvlText w:val=""/>
      <w:lvlJc w:val="left"/>
      <w:pPr>
        <w:ind w:left="3198" w:hanging="360"/>
      </w:pPr>
      <w:rPr>
        <w:rFonts w:ascii="Wingdings" w:eastAsia="Times New Roman" w:hAnsi="Wingdings" w:cs="Times New Roman" w:hint="default"/>
        <w:color w:val="FF0000"/>
      </w:rPr>
    </w:lvl>
    <w:lvl w:ilvl="1" w:tplc="04130003" w:tentative="1">
      <w:start w:val="1"/>
      <w:numFmt w:val="bullet"/>
      <w:lvlText w:val="o"/>
      <w:lvlJc w:val="left"/>
      <w:pPr>
        <w:ind w:left="3918" w:hanging="360"/>
      </w:pPr>
      <w:rPr>
        <w:rFonts w:ascii="Courier New" w:hAnsi="Courier New" w:cs="Courier New" w:hint="default"/>
      </w:rPr>
    </w:lvl>
    <w:lvl w:ilvl="2" w:tplc="04130005" w:tentative="1">
      <w:start w:val="1"/>
      <w:numFmt w:val="bullet"/>
      <w:lvlText w:val=""/>
      <w:lvlJc w:val="left"/>
      <w:pPr>
        <w:ind w:left="4638" w:hanging="360"/>
      </w:pPr>
      <w:rPr>
        <w:rFonts w:ascii="Wingdings" w:hAnsi="Wingdings" w:hint="default"/>
      </w:rPr>
    </w:lvl>
    <w:lvl w:ilvl="3" w:tplc="04130001" w:tentative="1">
      <w:start w:val="1"/>
      <w:numFmt w:val="bullet"/>
      <w:lvlText w:val=""/>
      <w:lvlJc w:val="left"/>
      <w:pPr>
        <w:ind w:left="5358" w:hanging="360"/>
      </w:pPr>
      <w:rPr>
        <w:rFonts w:ascii="Symbol" w:hAnsi="Symbol" w:hint="default"/>
      </w:rPr>
    </w:lvl>
    <w:lvl w:ilvl="4" w:tplc="04130003" w:tentative="1">
      <w:start w:val="1"/>
      <w:numFmt w:val="bullet"/>
      <w:lvlText w:val="o"/>
      <w:lvlJc w:val="left"/>
      <w:pPr>
        <w:ind w:left="6078" w:hanging="360"/>
      </w:pPr>
      <w:rPr>
        <w:rFonts w:ascii="Courier New" w:hAnsi="Courier New" w:cs="Courier New" w:hint="default"/>
      </w:rPr>
    </w:lvl>
    <w:lvl w:ilvl="5" w:tplc="04130005" w:tentative="1">
      <w:start w:val="1"/>
      <w:numFmt w:val="bullet"/>
      <w:lvlText w:val=""/>
      <w:lvlJc w:val="left"/>
      <w:pPr>
        <w:ind w:left="6798" w:hanging="360"/>
      </w:pPr>
      <w:rPr>
        <w:rFonts w:ascii="Wingdings" w:hAnsi="Wingdings" w:hint="default"/>
      </w:rPr>
    </w:lvl>
    <w:lvl w:ilvl="6" w:tplc="04130001" w:tentative="1">
      <w:start w:val="1"/>
      <w:numFmt w:val="bullet"/>
      <w:lvlText w:val=""/>
      <w:lvlJc w:val="left"/>
      <w:pPr>
        <w:ind w:left="7518" w:hanging="360"/>
      </w:pPr>
      <w:rPr>
        <w:rFonts w:ascii="Symbol" w:hAnsi="Symbol" w:hint="default"/>
      </w:rPr>
    </w:lvl>
    <w:lvl w:ilvl="7" w:tplc="04130003" w:tentative="1">
      <w:start w:val="1"/>
      <w:numFmt w:val="bullet"/>
      <w:lvlText w:val="o"/>
      <w:lvlJc w:val="left"/>
      <w:pPr>
        <w:ind w:left="8238" w:hanging="360"/>
      </w:pPr>
      <w:rPr>
        <w:rFonts w:ascii="Courier New" w:hAnsi="Courier New" w:cs="Courier New" w:hint="default"/>
      </w:rPr>
    </w:lvl>
    <w:lvl w:ilvl="8" w:tplc="04130005" w:tentative="1">
      <w:start w:val="1"/>
      <w:numFmt w:val="bullet"/>
      <w:lvlText w:val=""/>
      <w:lvlJc w:val="left"/>
      <w:pPr>
        <w:ind w:left="8958" w:hanging="360"/>
      </w:pPr>
      <w:rPr>
        <w:rFonts w:ascii="Wingdings" w:hAnsi="Wingdings" w:hint="default"/>
      </w:rPr>
    </w:lvl>
  </w:abstractNum>
  <w:num w:numId="1">
    <w:abstractNumId w:val="14"/>
  </w:num>
  <w:num w:numId="2">
    <w:abstractNumId w:val="18"/>
  </w:num>
  <w:num w:numId="3">
    <w:abstractNumId w:val="8"/>
  </w:num>
  <w:num w:numId="4">
    <w:abstractNumId w:val="30"/>
  </w:num>
  <w:num w:numId="5">
    <w:abstractNumId w:val="24"/>
  </w:num>
  <w:num w:numId="6">
    <w:abstractNumId w:val="3"/>
  </w:num>
  <w:num w:numId="7">
    <w:abstractNumId w:val="10"/>
  </w:num>
  <w:num w:numId="8">
    <w:abstractNumId w:val="33"/>
  </w:num>
  <w:num w:numId="9">
    <w:abstractNumId w:val="29"/>
  </w:num>
  <w:num w:numId="10">
    <w:abstractNumId w:val="7"/>
  </w:num>
  <w:num w:numId="11">
    <w:abstractNumId w:val="2"/>
  </w:num>
  <w:num w:numId="12">
    <w:abstractNumId w:val="17"/>
  </w:num>
  <w:num w:numId="13">
    <w:abstractNumId w:val="5"/>
  </w:num>
  <w:num w:numId="14">
    <w:abstractNumId w:val="28"/>
  </w:num>
  <w:num w:numId="15">
    <w:abstractNumId w:val="16"/>
  </w:num>
  <w:num w:numId="16">
    <w:abstractNumId w:val="35"/>
  </w:num>
  <w:num w:numId="17">
    <w:abstractNumId w:val="22"/>
  </w:num>
  <w:num w:numId="18">
    <w:abstractNumId w:val="9"/>
  </w:num>
  <w:num w:numId="19">
    <w:abstractNumId w:val="34"/>
  </w:num>
  <w:num w:numId="20">
    <w:abstractNumId w:val="26"/>
  </w:num>
  <w:num w:numId="21">
    <w:abstractNumId w:val="36"/>
  </w:num>
  <w:num w:numId="22">
    <w:abstractNumId w:val="1"/>
  </w:num>
  <w:num w:numId="23">
    <w:abstractNumId w:val="12"/>
  </w:num>
  <w:num w:numId="24">
    <w:abstractNumId w:val="21"/>
  </w:num>
  <w:num w:numId="25">
    <w:abstractNumId w:val="20"/>
  </w:num>
  <w:num w:numId="26">
    <w:abstractNumId w:val="32"/>
  </w:num>
  <w:num w:numId="27">
    <w:abstractNumId w:val="4"/>
  </w:num>
  <w:num w:numId="28">
    <w:abstractNumId w:val="23"/>
  </w:num>
  <w:num w:numId="29">
    <w:abstractNumId w:val="13"/>
  </w:num>
  <w:num w:numId="30">
    <w:abstractNumId w:val="15"/>
  </w:num>
  <w:num w:numId="31">
    <w:abstractNumId w:val="19"/>
  </w:num>
  <w:num w:numId="32">
    <w:abstractNumId w:val="0"/>
  </w:num>
  <w:num w:numId="33">
    <w:abstractNumId w:val="25"/>
  </w:num>
  <w:num w:numId="34">
    <w:abstractNumId w:val="31"/>
  </w:num>
  <w:num w:numId="35">
    <w:abstractNumId w:val="37"/>
  </w:num>
  <w:num w:numId="36">
    <w:abstractNumId w:val="11"/>
  </w:num>
  <w:num w:numId="37">
    <w:abstractNumId w:val="27"/>
  </w:num>
  <w:num w:numId="3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157"/>
    <w:rsid w:val="00000A05"/>
    <w:rsid w:val="00001C77"/>
    <w:rsid w:val="00001CC3"/>
    <w:rsid w:val="00001EAD"/>
    <w:rsid w:val="00003128"/>
    <w:rsid w:val="0000618E"/>
    <w:rsid w:val="00006218"/>
    <w:rsid w:val="00014CE4"/>
    <w:rsid w:val="00014D26"/>
    <w:rsid w:val="00015E84"/>
    <w:rsid w:val="00015FD7"/>
    <w:rsid w:val="000178FF"/>
    <w:rsid w:val="000207CD"/>
    <w:rsid w:val="0002197F"/>
    <w:rsid w:val="00023E4F"/>
    <w:rsid w:val="00023FE5"/>
    <w:rsid w:val="000241B4"/>
    <w:rsid w:val="000254B0"/>
    <w:rsid w:val="00027667"/>
    <w:rsid w:val="00027D11"/>
    <w:rsid w:val="0003165E"/>
    <w:rsid w:val="0003184B"/>
    <w:rsid w:val="00032257"/>
    <w:rsid w:val="0003356D"/>
    <w:rsid w:val="00034344"/>
    <w:rsid w:val="0003446A"/>
    <w:rsid w:val="000363B5"/>
    <w:rsid w:val="000416C6"/>
    <w:rsid w:val="0004477F"/>
    <w:rsid w:val="00044B88"/>
    <w:rsid w:val="000466DC"/>
    <w:rsid w:val="00051F24"/>
    <w:rsid w:val="000528DF"/>
    <w:rsid w:val="0005494C"/>
    <w:rsid w:val="00055BBF"/>
    <w:rsid w:val="000615F5"/>
    <w:rsid w:val="00062ADD"/>
    <w:rsid w:val="00063E0C"/>
    <w:rsid w:val="00065314"/>
    <w:rsid w:val="0007053A"/>
    <w:rsid w:val="00074629"/>
    <w:rsid w:val="00080A57"/>
    <w:rsid w:val="000823A5"/>
    <w:rsid w:val="00085482"/>
    <w:rsid w:val="0009074E"/>
    <w:rsid w:val="00091EBD"/>
    <w:rsid w:val="0009488C"/>
    <w:rsid w:val="000A4073"/>
    <w:rsid w:val="000A5355"/>
    <w:rsid w:val="000A6DD1"/>
    <w:rsid w:val="000B1A25"/>
    <w:rsid w:val="000B3A46"/>
    <w:rsid w:val="000B3E4B"/>
    <w:rsid w:val="000B5CB2"/>
    <w:rsid w:val="000B7194"/>
    <w:rsid w:val="000C426F"/>
    <w:rsid w:val="000C4EAF"/>
    <w:rsid w:val="000C5721"/>
    <w:rsid w:val="000C6222"/>
    <w:rsid w:val="000C71B1"/>
    <w:rsid w:val="000D38D9"/>
    <w:rsid w:val="000D3AF4"/>
    <w:rsid w:val="000D7611"/>
    <w:rsid w:val="000D77CB"/>
    <w:rsid w:val="000E23EE"/>
    <w:rsid w:val="000E592E"/>
    <w:rsid w:val="000F0EBA"/>
    <w:rsid w:val="000F149E"/>
    <w:rsid w:val="000F2FFE"/>
    <w:rsid w:val="000F374D"/>
    <w:rsid w:val="000F398D"/>
    <w:rsid w:val="000F4348"/>
    <w:rsid w:val="000F4BB7"/>
    <w:rsid w:val="000F655A"/>
    <w:rsid w:val="000F7B7A"/>
    <w:rsid w:val="00100268"/>
    <w:rsid w:val="001042E2"/>
    <w:rsid w:val="00107378"/>
    <w:rsid w:val="00107A1C"/>
    <w:rsid w:val="00110D01"/>
    <w:rsid w:val="00112F1E"/>
    <w:rsid w:val="00114021"/>
    <w:rsid w:val="0011415C"/>
    <w:rsid w:val="00114A26"/>
    <w:rsid w:val="00115FAA"/>
    <w:rsid w:val="001179CD"/>
    <w:rsid w:val="00117D6C"/>
    <w:rsid w:val="001271D9"/>
    <w:rsid w:val="0013081C"/>
    <w:rsid w:val="00131EE9"/>
    <w:rsid w:val="0013279F"/>
    <w:rsid w:val="0013293F"/>
    <w:rsid w:val="00132F6E"/>
    <w:rsid w:val="001337AC"/>
    <w:rsid w:val="00134FEA"/>
    <w:rsid w:val="00137D16"/>
    <w:rsid w:val="00142849"/>
    <w:rsid w:val="00143D5B"/>
    <w:rsid w:val="00150542"/>
    <w:rsid w:val="00150CD3"/>
    <w:rsid w:val="00152062"/>
    <w:rsid w:val="0015414E"/>
    <w:rsid w:val="00154F33"/>
    <w:rsid w:val="00155189"/>
    <w:rsid w:val="001557B6"/>
    <w:rsid w:val="00155C92"/>
    <w:rsid w:val="0015689B"/>
    <w:rsid w:val="00157343"/>
    <w:rsid w:val="00161EFF"/>
    <w:rsid w:val="00162522"/>
    <w:rsid w:val="001630FF"/>
    <w:rsid w:val="00164D0E"/>
    <w:rsid w:val="00165B57"/>
    <w:rsid w:val="001668E5"/>
    <w:rsid w:val="00171050"/>
    <w:rsid w:val="00176893"/>
    <w:rsid w:val="00183668"/>
    <w:rsid w:val="00183E8C"/>
    <w:rsid w:val="001848D6"/>
    <w:rsid w:val="00184CD9"/>
    <w:rsid w:val="00185D7E"/>
    <w:rsid w:val="001871BA"/>
    <w:rsid w:val="001879C6"/>
    <w:rsid w:val="001918D1"/>
    <w:rsid w:val="0019245A"/>
    <w:rsid w:val="00197BDD"/>
    <w:rsid w:val="00197DB4"/>
    <w:rsid w:val="001A2969"/>
    <w:rsid w:val="001A2BF7"/>
    <w:rsid w:val="001A3F7B"/>
    <w:rsid w:val="001A5094"/>
    <w:rsid w:val="001A701B"/>
    <w:rsid w:val="001A7F92"/>
    <w:rsid w:val="001B0BA2"/>
    <w:rsid w:val="001B0F8B"/>
    <w:rsid w:val="001B1048"/>
    <w:rsid w:val="001B30C6"/>
    <w:rsid w:val="001B4ACA"/>
    <w:rsid w:val="001B6175"/>
    <w:rsid w:val="001B6B7C"/>
    <w:rsid w:val="001B7A66"/>
    <w:rsid w:val="001C0E09"/>
    <w:rsid w:val="001C162F"/>
    <w:rsid w:val="001C2099"/>
    <w:rsid w:val="001C220C"/>
    <w:rsid w:val="001C3463"/>
    <w:rsid w:val="001C3699"/>
    <w:rsid w:val="001C5053"/>
    <w:rsid w:val="001C7EF9"/>
    <w:rsid w:val="001D1BE5"/>
    <w:rsid w:val="001D5D5D"/>
    <w:rsid w:val="001D6C78"/>
    <w:rsid w:val="001E1BBA"/>
    <w:rsid w:val="001E49E9"/>
    <w:rsid w:val="001E67DD"/>
    <w:rsid w:val="001E6992"/>
    <w:rsid w:val="001F094C"/>
    <w:rsid w:val="001F5681"/>
    <w:rsid w:val="001F63C9"/>
    <w:rsid w:val="001F77B0"/>
    <w:rsid w:val="00200EDE"/>
    <w:rsid w:val="00201F66"/>
    <w:rsid w:val="0020318B"/>
    <w:rsid w:val="0020494D"/>
    <w:rsid w:val="00205446"/>
    <w:rsid w:val="00207161"/>
    <w:rsid w:val="0020723E"/>
    <w:rsid w:val="002120B2"/>
    <w:rsid w:val="00212A21"/>
    <w:rsid w:val="00213163"/>
    <w:rsid w:val="0021340C"/>
    <w:rsid w:val="002139F5"/>
    <w:rsid w:val="002158E2"/>
    <w:rsid w:val="00220868"/>
    <w:rsid w:val="002221D2"/>
    <w:rsid w:val="00224130"/>
    <w:rsid w:val="002246C9"/>
    <w:rsid w:val="00224C21"/>
    <w:rsid w:val="00226A46"/>
    <w:rsid w:val="00235ADC"/>
    <w:rsid w:val="0023751D"/>
    <w:rsid w:val="00237FAA"/>
    <w:rsid w:val="00245F45"/>
    <w:rsid w:val="00247D98"/>
    <w:rsid w:val="00247FBA"/>
    <w:rsid w:val="00250D16"/>
    <w:rsid w:val="002564CA"/>
    <w:rsid w:val="00256DF1"/>
    <w:rsid w:val="002577F6"/>
    <w:rsid w:val="00260970"/>
    <w:rsid w:val="00260AD6"/>
    <w:rsid w:val="00262ED0"/>
    <w:rsid w:val="0026479F"/>
    <w:rsid w:val="00265D32"/>
    <w:rsid w:val="0026622F"/>
    <w:rsid w:val="002705A9"/>
    <w:rsid w:val="00272DFC"/>
    <w:rsid w:val="0027370B"/>
    <w:rsid w:val="00273B76"/>
    <w:rsid w:val="002750E6"/>
    <w:rsid w:val="00275589"/>
    <w:rsid w:val="002775A0"/>
    <w:rsid w:val="0028156E"/>
    <w:rsid w:val="00282BFA"/>
    <w:rsid w:val="00282DAC"/>
    <w:rsid w:val="00284153"/>
    <w:rsid w:val="002849BE"/>
    <w:rsid w:val="002869EC"/>
    <w:rsid w:val="00286AF2"/>
    <w:rsid w:val="00290A70"/>
    <w:rsid w:val="00291092"/>
    <w:rsid w:val="00291518"/>
    <w:rsid w:val="0029168C"/>
    <w:rsid w:val="00295C1E"/>
    <w:rsid w:val="00297E94"/>
    <w:rsid w:val="002A38A4"/>
    <w:rsid w:val="002A432F"/>
    <w:rsid w:val="002A58C8"/>
    <w:rsid w:val="002A7C60"/>
    <w:rsid w:val="002B21E6"/>
    <w:rsid w:val="002B3BA0"/>
    <w:rsid w:val="002B4D7D"/>
    <w:rsid w:val="002B4DA1"/>
    <w:rsid w:val="002B59D0"/>
    <w:rsid w:val="002B64E5"/>
    <w:rsid w:val="002C165B"/>
    <w:rsid w:val="002C2445"/>
    <w:rsid w:val="002C6630"/>
    <w:rsid w:val="002C7145"/>
    <w:rsid w:val="002C7BF5"/>
    <w:rsid w:val="002D05FA"/>
    <w:rsid w:val="002D1860"/>
    <w:rsid w:val="002D461C"/>
    <w:rsid w:val="002D4D05"/>
    <w:rsid w:val="002D67E8"/>
    <w:rsid w:val="002E2E56"/>
    <w:rsid w:val="002E2E59"/>
    <w:rsid w:val="002E31B8"/>
    <w:rsid w:val="002E3A3C"/>
    <w:rsid w:val="002E568F"/>
    <w:rsid w:val="002E5883"/>
    <w:rsid w:val="002E63CB"/>
    <w:rsid w:val="002E6BE0"/>
    <w:rsid w:val="002F41C2"/>
    <w:rsid w:val="002F4B20"/>
    <w:rsid w:val="002F580F"/>
    <w:rsid w:val="002F7068"/>
    <w:rsid w:val="00303801"/>
    <w:rsid w:val="003055EB"/>
    <w:rsid w:val="00305E15"/>
    <w:rsid w:val="00306A84"/>
    <w:rsid w:val="00306BC5"/>
    <w:rsid w:val="003152AE"/>
    <w:rsid w:val="00315571"/>
    <w:rsid w:val="0031562B"/>
    <w:rsid w:val="003156D0"/>
    <w:rsid w:val="003202B0"/>
    <w:rsid w:val="00321A1B"/>
    <w:rsid w:val="00325702"/>
    <w:rsid w:val="003261B4"/>
    <w:rsid w:val="00326D86"/>
    <w:rsid w:val="00327257"/>
    <w:rsid w:val="00330F9A"/>
    <w:rsid w:val="00330FE8"/>
    <w:rsid w:val="00331777"/>
    <w:rsid w:val="00333845"/>
    <w:rsid w:val="00333FF3"/>
    <w:rsid w:val="00334234"/>
    <w:rsid w:val="003347DB"/>
    <w:rsid w:val="00336DBB"/>
    <w:rsid w:val="00340AF0"/>
    <w:rsid w:val="003415AF"/>
    <w:rsid w:val="0034228D"/>
    <w:rsid w:val="00343F8B"/>
    <w:rsid w:val="003466C7"/>
    <w:rsid w:val="00346F63"/>
    <w:rsid w:val="003474A3"/>
    <w:rsid w:val="003505C0"/>
    <w:rsid w:val="0035136E"/>
    <w:rsid w:val="00356021"/>
    <w:rsid w:val="00356E24"/>
    <w:rsid w:val="0035754F"/>
    <w:rsid w:val="0036067F"/>
    <w:rsid w:val="00360F5C"/>
    <w:rsid w:val="003626E0"/>
    <w:rsid w:val="00363DF6"/>
    <w:rsid w:val="0036440E"/>
    <w:rsid w:val="00364952"/>
    <w:rsid w:val="00364DFD"/>
    <w:rsid w:val="00364EEF"/>
    <w:rsid w:val="00365382"/>
    <w:rsid w:val="00366584"/>
    <w:rsid w:val="0037063C"/>
    <w:rsid w:val="00370EC9"/>
    <w:rsid w:val="0037187E"/>
    <w:rsid w:val="00375046"/>
    <w:rsid w:val="00377B0F"/>
    <w:rsid w:val="00380152"/>
    <w:rsid w:val="00381CA8"/>
    <w:rsid w:val="00382929"/>
    <w:rsid w:val="00382A88"/>
    <w:rsid w:val="00382F9B"/>
    <w:rsid w:val="00384982"/>
    <w:rsid w:val="003879E7"/>
    <w:rsid w:val="00390C0E"/>
    <w:rsid w:val="00390FBC"/>
    <w:rsid w:val="00395CB2"/>
    <w:rsid w:val="00395D87"/>
    <w:rsid w:val="00397103"/>
    <w:rsid w:val="00397D03"/>
    <w:rsid w:val="00397FBB"/>
    <w:rsid w:val="003A2BCD"/>
    <w:rsid w:val="003A30E6"/>
    <w:rsid w:val="003A30EE"/>
    <w:rsid w:val="003A47F0"/>
    <w:rsid w:val="003A48B6"/>
    <w:rsid w:val="003A50B6"/>
    <w:rsid w:val="003A5B8C"/>
    <w:rsid w:val="003A7590"/>
    <w:rsid w:val="003B02FA"/>
    <w:rsid w:val="003B0CC7"/>
    <w:rsid w:val="003B1449"/>
    <w:rsid w:val="003B3FFB"/>
    <w:rsid w:val="003B48BB"/>
    <w:rsid w:val="003B509F"/>
    <w:rsid w:val="003B53FF"/>
    <w:rsid w:val="003B5D02"/>
    <w:rsid w:val="003C052C"/>
    <w:rsid w:val="003C0A67"/>
    <w:rsid w:val="003C0BF9"/>
    <w:rsid w:val="003C1991"/>
    <w:rsid w:val="003C1CA1"/>
    <w:rsid w:val="003C2152"/>
    <w:rsid w:val="003C26B0"/>
    <w:rsid w:val="003C2A47"/>
    <w:rsid w:val="003C3B1D"/>
    <w:rsid w:val="003C3EAF"/>
    <w:rsid w:val="003C59B3"/>
    <w:rsid w:val="003D3057"/>
    <w:rsid w:val="003D478D"/>
    <w:rsid w:val="003D4B09"/>
    <w:rsid w:val="003D5A3F"/>
    <w:rsid w:val="003D7A82"/>
    <w:rsid w:val="003E0285"/>
    <w:rsid w:val="003E194A"/>
    <w:rsid w:val="003E1CD3"/>
    <w:rsid w:val="003E3A7E"/>
    <w:rsid w:val="003E4345"/>
    <w:rsid w:val="003E5F89"/>
    <w:rsid w:val="003E6A99"/>
    <w:rsid w:val="003E7DFE"/>
    <w:rsid w:val="003F0365"/>
    <w:rsid w:val="003F27D2"/>
    <w:rsid w:val="003F2B6F"/>
    <w:rsid w:val="003F3ADA"/>
    <w:rsid w:val="00402890"/>
    <w:rsid w:val="00402DE7"/>
    <w:rsid w:val="004032EF"/>
    <w:rsid w:val="00406168"/>
    <w:rsid w:val="00414F88"/>
    <w:rsid w:val="00422239"/>
    <w:rsid w:val="004235E6"/>
    <w:rsid w:val="00425A23"/>
    <w:rsid w:val="004266A2"/>
    <w:rsid w:val="00426D84"/>
    <w:rsid w:val="004338BE"/>
    <w:rsid w:val="00433C28"/>
    <w:rsid w:val="00434E31"/>
    <w:rsid w:val="00434F44"/>
    <w:rsid w:val="00436D10"/>
    <w:rsid w:val="00440CB1"/>
    <w:rsid w:val="00444200"/>
    <w:rsid w:val="0044738C"/>
    <w:rsid w:val="00451BD9"/>
    <w:rsid w:val="00453B40"/>
    <w:rsid w:val="00453F6D"/>
    <w:rsid w:val="0045526D"/>
    <w:rsid w:val="00455DF9"/>
    <w:rsid w:val="00455E95"/>
    <w:rsid w:val="00457DE2"/>
    <w:rsid w:val="00460A63"/>
    <w:rsid w:val="00462C0B"/>
    <w:rsid w:val="00464E78"/>
    <w:rsid w:val="004668E8"/>
    <w:rsid w:val="00467238"/>
    <w:rsid w:val="004678E0"/>
    <w:rsid w:val="00467A20"/>
    <w:rsid w:val="00471E73"/>
    <w:rsid w:val="004720A4"/>
    <w:rsid w:val="00473100"/>
    <w:rsid w:val="00474060"/>
    <w:rsid w:val="0047475B"/>
    <w:rsid w:val="0047665B"/>
    <w:rsid w:val="0047737E"/>
    <w:rsid w:val="00482961"/>
    <w:rsid w:val="004834F3"/>
    <w:rsid w:val="00483D25"/>
    <w:rsid w:val="00484CFB"/>
    <w:rsid w:val="0048663B"/>
    <w:rsid w:val="00491379"/>
    <w:rsid w:val="00494DF4"/>
    <w:rsid w:val="00497EBA"/>
    <w:rsid w:val="004A11D8"/>
    <w:rsid w:val="004A25E5"/>
    <w:rsid w:val="004A2E7D"/>
    <w:rsid w:val="004A3C68"/>
    <w:rsid w:val="004B1272"/>
    <w:rsid w:val="004B1643"/>
    <w:rsid w:val="004B2101"/>
    <w:rsid w:val="004B2998"/>
    <w:rsid w:val="004B5BC8"/>
    <w:rsid w:val="004B7334"/>
    <w:rsid w:val="004B769C"/>
    <w:rsid w:val="004B7971"/>
    <w:rsid w:val="004B7DDE"/>
    <w:rsid w:val="004C06A2"/>
    <w:rsid w:val="004C1D85"/>
    <w:rsid w:val="004C3DAC"/>
    <w:rsid w:val="004C7980"/>
    <w:rsid w:val="004C7BE7"/>
    <w:rsid w:val="004D0D70"/>
    <w:rsid w:val="004D0DCD"/>
    <w:rsid w:val="004D3BC8"/>
    <w:rsid w:val="004D4573"/>
    <w:rsid w:val="004D4711"/>
    <w:rsid w:val="004D5A06"/>
    <w:rsid w:val="004D649D"/>
    <w:rsid w:val="004D67C5"/>
    <w:rsid w:val="004E0D5E"/>
    <w:rsid w:val="004E47EC"/>
    <w:rsid w:val="004E6550"/>
    <w:rsid w:val="004F1191"/>
    <w:rsid w:val="004F2008"/>
    <w:rsid w:val="004F2FE3"/>
    <w:rsid w:val="004F351C"/>
    <w:rsid w:val="004F51D3"/>
    <w:rsid w:val="004F7C7F"/>
    <w:rsid w:val="0050037C"/>
    <w:rsid w:val="00500688"/>
    <w:rsid w:val="00500875"/>
    <w:rsid w:val="00502BFC"/>
    <w:rsid w:val="00502CFB"/>
    <w:rsid w:val="00506790"/>
    <w:rsid w:val="00507622"/>
    <w:rsid w:val="005079FF"/>
    <w:rsid w:val="00507D0E"/>
    <w:rsid w:val="005112D2"/>
    <w:rsid w:val="00511C8B"/>
    <w:rsid w:val="00524133"/>
    <w:rsid w:val="005246AD"/>
    <w:rsid w:val="0052474B"/>
    <w:rsid w:val="00527B8B"/>
    <w:rsid w:val="005302D6"/>
    <w:rsid w:val="00531B55"/>
    <w:rsid w:val="0053359A"/>
    <w:rsid w:val="0053497D"/>
    <w:rsid w:val="0053588D"/>
    <w:rsid w:val="0053605B"/>
    <w:rsid w:val="00536A12"/>
    <w:rsid w:val="00536A2F"/>
    <w:rsid w:val="00536B7F"/>
    <w:rsid w:val="00542164"/>
    <w:rsid w:val="00542288"/>
    <w:rsid w:val="0054243D"/>
    <w:rsid w:val="0054256C"/>
    <w:rsid w:val="00542995"/>
    <w:rsid w:val="00544D72"/>
    <w:rsid w:val="00550118"/>
    <w:rsid w:val="0055202B"/>
    <w:rsid w:val="005572E4"/>
    <w:rsid w:val="00560ED1"/>
    <w:rsid w:val="005613D3"/>
    <w:rsid w:val="00563BEA"/>
    <w:rsid w:val="00563C99"/>
    <w:rsid w:val="00564DDD"/>
    <w:rsid w:val="00565EB6"/>
    <w:rsid w:val="00573312"/>
    <w:rsid w:val="00573CE6"/>
    <w:rsid w:val="005768EB"/>
    <w:rsid w:val="00577157"/>
    <w:rsid w:val="005802B3"/>
    <w:rsid w:val="0058189E"/>
    <w:rsid w:val="00582E1E"/>
    <w:rsid w:val="00583499"/>
    <w:rsid w:val="00583D04"/>
    <w:rsid w:val="00584A3E"/>
    <w:rsid w:val="005853F3"/>
    <w:rsid w:val="00585AD1"/>
    <w:rsid w:val="005861F8"/>
    <w:rsid w:val="00590584"/>
    <w:rsid w:val="00591EEB"/>
    <w:rsid w:val="00592C41"/>
    <w:rsid w:val="00593DC2"/>
    <w:rsid w:val="00594EF3"/>
    <w:rsid w:val="00594F37"/>
    <w:rsid w:val="00597A39"/>
    <w:rsid w:val="005A3416"/>
    <w:rsid w:val="005A4CA1"/>
    <w:rsid w:val="005A4CE9"/>
    <w:rsid w:val="005A4CF6"/>
    <w:rsid w:val="005A4E8C"/>
    <w:rsid w:val="005A7D1E"/>
    <w:rsid w:val="005A7DAC"/>
    <w:rsid w:val="005B07E3"/>
    <w:rsid w:val="005B1565"/>
    <w:rsid w:val="005B57A4"/>
    <w:rsid w:val="005B6D98"/>
    <w:rsid w:val="005B77C3"/>
    <w:rsid w:val="005C0D4C"/>
    <w:rsid w:val="005C10DF"/>
    <w:rsid w:val="005C182E"/>
    <w:rsid w:val="005C3C93"/>
    <w:rsid w:val="005C44F3"/>
    <w:rsid w:val="005C48A8"/>
    <w:rsid w:val="005C593E"/>
    <w:rsid w:val="005D1E3F"/>
    <w:rsid w:val="005D4DB2"/>
    <w:rsid w:val="005D6F7A"/>
    <w:rsid w:val="005D730D"/>
    <w:rsid w:val="005E01BE"/>
    <w:rsid w:val="005E0642"/>
    <w:rsid w:val="005E1B7E"/>
    <w:rsid w:val="005E279F"/>
    <w:rsid w:val="005E2F44"/>
    <w:rsid w:val="005E5D37"/>
    <w:rsid w:val="005F1DC2"/>
    <w:rsid w:val="00600063"/>
    <w:rsid w:val="00600157"/>
    <w:rsid w:val="00604821"/>
    <w:rsid w:val="006048B5"/>
    <w:rsid w:val="00604C44"/>
    <w:rsid w:val="00611591"/>
    <w:rsid w:val="00613744"/>
    <w:rsid w:val="00613CF3"/>
    <w:rsid w:val="00613D2D"/>
    <w:rsid w:val="00613E21"/>
    <w:rsid w:val="00614A00"/>
    <w:rsid w:val="00615B9A"/>
    <w:rsid w:val="00615FCD"/>
    <w:rsid w:val="00617067"/>
    <w:rsid w:val="00620264"/>
    <w:rsid w:val="00621253"/>
    <w:rsid w:val="00623DE1"/>
    <w:rsid w:val="00626962"/>
    <w:rsid w:val="006271DE"/>
    <w:rsid w:val="00631D80"/>
    <w:rsid w:val="006324B4"/>
    <w:rsid w:val="006338CD"/>
    <w:rsid w:val="00634191"/>
    <w:rsid w:val="00635C02"/>
    <w:rsid w:val="00635CFC"/>
    <w:rsid w:val="00636A7A"/>
    <w:rsid w:val="00636D5B"/>
    <w:rsid w:val="00647B31"/>
    <w:rsid w:val="006518B0"/>
    <w:rsid w:val="006532F9"/>
    <w:rsid w:val="0066080E"/>
    <w:rsid w:val="006613B4"/>
    <w:rsid w:val="006618C1"/>
    <w:rsid w:val="006639CD"/>
    <w:rsid w:val="00665A47"/>
    <w:rsid w:val="00667560"/>
    <w:rsid w:val="00667EBB"/>
    <w:rsid w:val="00670230"/>
    <w:rsid w:val="00675045"/>
    <w:rsid w:val="00675CF0"/>
    <w:rsid w:val="00680799"/>
    <w:rsid w:val="0068622D"/>
    <w:rsid w:val="00691234"/>
    <w:rsid w:val="006955B6"/>
    <w:rsid w:val="00695666"/>
    <w:rsid w:val="00695929"/>
    <w:rsid w:val="0069692F"/>
    <w:rsid w:val="006977A2"/>
    <w:rsid w:val="00697808"/>
    <w:rsid w:val="006A1470"/>
    <w:rsid w:val="006A2216"/>
    <w:rsid w:val="006A3EBD"/>
    <w:rsid w:val="006B093A"/>
    <w:rsid w:val="006B3913"/>
    <w:rsid w:val="006B426B"/>
    <w:rsid w:val="006B50BB"/>
    <w:rsid w:val="006B50D9"/>
    <w:rsid w:val="006B6CC7"/>
    <w:rsid w:val="006B72A0"/>
    <w:rsid w:val="006C29DE"/>
    <w:rsid w:val="006C4C10"/>
    <w:rsid w:val="006C53E2"/>
    <w:rsid w:val="006C57DE"/>
    <w:rsid w:val="006C60AE"/>
    <w:rsid w:val="006D0979"/>
    <w:rsid w:val="006D12B7"/>
    <w:rsid w:val="006D3206"/>
    <w:rsid w:val="006D32B1"/>
    <w:rsid w:val="006D4656"/>
    <w:rsid w:val="006D6306"/>
    <w:rsid w:val="006D6751"/>
    <w:rsid w:val="006D6F79"/>
    <w:rsid w:val="006D7927"/>
    <w:rsid w:val="006D7BBE"/>
    <w:rsid w:val="006E15B4"/>
    <w:rsid w:val="006E32B8"/>
    <w:rsid w:val="006E3E4C"/>
    <w:rsid w:val="006E57E8"/>
    <w:rsid w:val="006E7341"/>
    <w:rsid w:val="006F2C0D"/>
    <w:rsid w:val="006F4523"/>
    <w:rsid w:val="006F6D68"/>
    <w:rsid w:val="007008E7"/>
    <w:rsid w:val="0070264C"/>
    <w:rsid w:val="007040A2"/>
    <w:rsid w:val="00704C79"/>
    <w:rsid w:val="0070640C"/>
    <w:rsid w:val="00706560"/>
    <w:rsid w:val="0070664D"/>
    <w:rsid w:val="00706DBD"/>
    <w:rsid w:val="00707284"/>
    <w:rsid w:val="00707885"/>
    <w:rsid w:val="00707BE6"/>
    <w:rsid w:val="00711F90"/>
    <w:rsid w:val="0071490E"/>
    <w:rsid w:val="00717A71"/>
    <w:rsid w:val="007209E6"/>
    <w:rsid w:val="00720A4C"/>
    <w:rsid w:val="00722C27"/>
    <w:rsid w:val="00722CC3"/>
    <w:rsid w:val="007240AA"/>
    <w:rsid w:val="007303CC"/>
    <w:rsid w:val="00732659"/>
    <w:rsid w:val="00732C28"/>
    <w:rsid w:val="007353C1"/>
    <w:rsid w:val="00736955"/>
    <w:rsid w:val="00736DFB"/>
    <w:rsid w:val="00737001"/>
    <w:rsid w:val="00737129"/>
    <w:rsid w:val="00737A58"/>
    <w:rsid w:val="00742AD0"/>
    <w:rsid w:val="00742CFF"/>
    <w:rsid w:val="00745DB6"/>
    <w:rsid w:val="0074703A"/>
    <w:rsid w:val="00750B9A"/>
    <w:rsid w:val="00753651"/>
    <w:rsid w:val="007536E1"/>
    <w:rsid w:val="00755C76"/>
    <w:rsid w:val="00760163"/>
    <w:rsid w:val="00761534"/>
    <w:rsid w:val="00761AAB"/>
    <w:rsid w:val="00761F3A"/>
    <w:rsid w:val="00762065"/>
    <w:rsid w:val="00763193"/>
    <w:rsid w:val="00764F86"/>
    <w:rsid w:val="00765332"/>
    <w:rsid w:val="007710C3"/>
    <w:rsid w:val="00771840"/>
    <w:rsid w:val="00771C57"/>
    <w:rsid w:val="007745D6"/>
    <w:rsid w:val="00774863"/>
    <w:rsid w:val="00775138"/>
    <w:rsid w:val="00775476"/>
    <w:rsid w:val="00775BFD"/>
    <w:rsid w:val="007761A5"/>
    <w:rsid w:val="007779C6"/>
    <w:rsid w:val="00777D9A"/>
    <w:rsid w:val="007804F1"/>
    <w:rsid w:val="00782AA9"/>
    <w:rsid w:val="00786DAC"/>
    <w:rsid w:val="007873D4"/>
    <w:rsid w:val="0079055D"/>
    <w:rsid w:val="00791EE7"/>
    <w:rsid w:val="00791F04"/>
    <w:rsid w:val="0079262D"/>
    <w:rsid w:val="007927C1"/>
    <w:rsid w:val="007927E8"/>
    <w:rsid w:val="00793CC4"/>
    <w:rsid w:val="0079403F"/>
    <w:rsid w:val="007960CE"/>
    <w:rsid w:val="00797712"/>
    <w:rsid w:val="007A371D"/>
    <w:rsid w:val="007A7EB0"/>
    <w:rsid w:val="007B0CFD"/>
    <w:rsid w:val="007B1271"/>
    <w:rsid w:val="007B3171"/>
    <w:rsid w:val="007B4BED"/>
    <w:rsid w:val="007B642F"/>
    <w:rsid w:val="007B7626"/>
    <w:rsid w:val="007B7D11"/>
    <w:rsid w:val="007C03CA"/>
    <w:rsid w:val="007C2E0F"/>
    <w:rsid w:val="007C2F27"/>
    <w:rsid w:val="007C38AF"/>
    <w:rsid w:val="007C403A"/>
    <w:rsid w:val="007C4301"/>
    <w:rsid w:val="007C55AB"/>
    <w:rsid w:val="007C6D6F"/>
    <w:rsid w:val="007D0F08"/>
    <w:rsid w:val="007D21DC"/>
    <w:rsid w:val="007D3FD1"/>
    <w:rsid w:val="007D51A4"/>
    <w:rsid w:val="007D6454"/>
    <w:rsid w:val="007D6B66"/>
    <w:rsid w:val="007D74E3"/>
    <w:rsid w:val="007E0294"/>
    <w:rsid w:val="007E4CB1"/>
    <w:rsid w:val="007E575A"/>
    <w:rsid w:val="007F47E0"/>
    <w:rsid w:val="007F69F1"/>
    <w:rsid w:val="007F7118"/>
    <w:rsid w:val="00802718"/>
    <w:rsid w:val="00806C3F"/>
    <w:rsid w:val="008072ED"/>
    <w:rsid w:val="00807FA8"/>
    <w:rsid w:val="0081114B"/>
    <w:rsid w:val="0081130E"/>
    <w:rsid w:val="008147EB"/>
    <w:rsid w:val="00815A1B"/>
    <w:rsid w:val="00816330"/>
    <w:rsid w:val="0081634E"/>
    <w:rsid w:val="00816708"/>
    <w:rsid w:val="00822020"/>
    <w:rsid w:val="00824091"/>
    <w:rsid w:val="00824161"/>
    <w:rsid w:val="00831211"/>
    <w:rsid w:val="00831E8E"/>
    <w:rsid w:val="0083211C"/>
    <w:rsid w:val="00833C95"/>
    <w:rsid w:val="00840DF9"/>
    <w:rsid w:val="00841023"/>
    <w:rsid w:val="00843AA6"/>
    <w:rsid w:val="00847E95"/>
    <w:rsid w:val="00853063"/>
    <w:rsid w:val="00854F94"/>
    <w:rsid w:val="00856B03"/>
    <w:rsid w:val="008611AA"/>
    <w:rsid w:val="00862801"/>
    <w:rsid w:val="00863770"/>
    <w:rsid w:val="00865149"/>
    <w:rsid w:val="0086607D"/>
    <w:rsid w:val="008667B1"/>
    <w:rsid w:val="0086731A"/>
    <w:rsid w:val="00867A89"/>
    <w:rsid w:val="008705CB"/>
    <w:rsid w:val="008725AD"/>
    <w:rsid w:val="00874832"/>
    <w:rsid w:val="00875293"/>
    <w:rsid w:val="008779AC"/>
    <w:rsid w:val="00880B0A"/>
    <w:rsid w:val="00881F4B"/>
    <w:rsid w:val="00885987"/>
    <w:rsid w:val="00887650"/>
    <w:rsid w:val="00890CA6"/>
    <w:rsid w:val="00893A2E"/>
    <w:rsid w:val="0089719F"/>
    <w:rsid w:val="00897C9D"/>
    <w:rsid w:val="008A1BED"/>
    <w:rsid w:val="008A2A80"/>
    <w:rsid w:val="008A2DBA"/>
    <w:rsid w:val="008A38A6"/>
    <w:rsid w:val="008A528A"/>
    <w:rsid w:val="008A539B"/>
    <w:rsid w:val="008A5AC0"/>
    <w:rsid w:val="008A66CE"/>
    <w:rsid w:val="008B11CC"/>
    <w:rsid w:val="008B15C5"/>
    <w:rsid w:val="008B2146"/>
    <w:rsid w:val="008B35B2"/>
    <w:rsid w:val="008B4706"/>
    <w:rsid w:val="008B4EF0"/>
    <w:rsid w:val="008B5A78"/>
    <w:rsid w:val="008C0BCF"/>
    <w:rsid w:val="008C0F53"/>
    <w:rsid w:val="008C22C6"/>
    <w:rsid w:val="008C2924"/>
    <w:rsid w:val="008C44F7"/>
    <w:rsid w:val="008C48C8"/>
    <w:rsid w:val="008C6B0B"/>
    <w:rsid w:val="008C78BB"/>
    <w:rsid w:val="008D1E39"/>
    <w:rsid w:val="008D2BB4"/>
    <w:rsid w:val="008D3374"/>
    <w:rsid w:val="008D4514"/>
    <w:rsid w:val="008E02E2"/>
    <w:rsid w:val="008E06B1"/>
    <w:rsid w:val="008E2ABA"/>
    <w:rsid w:val="008E5C47"/>
    <w:rsid w:val="008E5F23"/>
    <w:rsid w:val="008F47BF"/>
    <w:rsid w:val="008F64FD"/>
    <w:rsid w:val="008F7BDC"/>
    <w:rsid w:val="0090039E"/>
    <w:rsid w:val="00906CC9"/>
    <w:rsid w:val="00906E87"/>
    <w:rsid w:val="0090721E"/>
    <w:rsid w:val="00907CBE"/>
    <w:rsid w:val="009102E6"/>
    <w:rsid w:val="009150C5"/>
    <w:rsid w:val="009163E8"/>
    <w:rsid w:val="00916601"/>
    <w:rsid w:val="00916CDA"/>
    <w:rsid w:val="00917C85"/>
    <w:rsid w:val="00920DF0"/>
    <w:rsid w:val="00923A30"/>
    <w:rsid w:val="00925A8C"/>
    <w:rsid w:val="00927B78"/>
    <w:rsid w:val="009301AB"/>
    <w:rsid w:val="0093734A"/>
    <w:rsid w:val="009412F5"/>
    <w:rsid w:val="00944D2E"/>
    <w:rsid w:val="00944F4C"/>
    <w:rsid w:val="00945CDB"/>
    <w:rsid w:val="00946BDB"/>
    <w:rsid w:val="00946F18"/>
    <w:rsid w:val="00947009"/>
    <w:rsid w:val="0095092B"/>
    <w:rsid w:val="0095278D"/>
    <w:rsid w:val="009528CC"/>
    <w:rsid w:val="00955CB0"/>
    <w:rsid w:val="009563C3"/>
    <w:rsid w:val="00961BB9"/>
    <w:rsid w:val="00961C75"/>
    <w:rsid w:val="009637D6"/>
    <w:rsid w:val="009650AD"/>
    <w:rsid w:val="009670A6"/>
    <w:rsid w:val="009679F5"/>
    <w:rsid w:val="00971301"/>
    <w:rsid w:val="009728B1"/>
    <w:rsid w:val="009751B6"/>
    <w:rsid w:val="00976124"/>
    <w:rsid w:val="00976833"/>
    <w:rsid w:val="00977535"/>
    <w:rsid w:val="00980FA0"/>
    <w:rsid w:val="009822CD"/>
    <w:rsid w:val="00982CED"/>
    <w:rsid w:val="00982D35"/>
    <w:rsid w:val="009836C5"/>
    <w:rsid w:val="009852BB"/>
    <w:rsid w:val="0098710C"/>
    <w:rsid w:val="00990FF2"/>
    <w:rsid w:val="00991884"/>
    <w:rsid w:val="009938DF"/>
    <w:rsid w:val="00994532"/>
    <w:rsid w:val="00994A41"/>
    <w:rsid w:val="00995394"/>
    <w:rsid w:val="009961EC"/>
    <w:rsid w:val="009A0218"/>
    <w:rsid w:val="009A141F"/>
    <w:rsid w:val="009A4702"/>
    <w:rsid w:val="009A4BAF"/>
    <w:rsid w:val="009A6427"/>
    <w:rsid w:val="009B3314"/>
    <w:rsid w:val="009B4798"/>
    <w:rsid w:val="009B4837"/>
    <w:rsid w:val="009B6082"/>
    <w:rsid w:val="009C2235"/>
    <w:rsid w:val="009C38AA"/>
    <w:rsid w:val="009C4532"/>
    <w:rsid w:val="009C71D1"/>
    <w:rsid w:val="009D0702"/>
    <w:rsid w:val="009D2436"/>
    <w:rsid w:val="009D4316"/>
    <w:rsid w:val="009D731A"/>
    <w:rsid w:val="009E03B1"/>
    <w:rsid w:val="009E1F30"/>
    <w:rsid w:val="009E301E"/>
    <w:rsid w:val="009E6475"/>
    <w:rsid w:val="009E7DD7"/>
    <w:rsid w:val="009F1C58"/>
    <w:rsid w:val="009F40FC"/>
    <w:rsid w:val="009F4A3F"/>
    <w:rsid w:val="009F6153"/>
    <w:rsid w:val="009F6B9F"/>
    <w:rsid w:val="00A01316"/>
    <w:rsid w:val="00A0159E"/>
    <w:rsid w:val="00A03000"/>
    <w:rsid w:val="00A0347B"/>
    <w:rsid w:val="00A10D55"/>
    <w:rsid w:val="00A11E69"/>
    <w:rsid w:val="00A122D3"/>
    <w:rsid w:val="00A124B9"/>
    <w:rsid w:val="00A15639"/>
    <w:rsid w:val="00A156F4"/>
    <w:rsid w:val="00A17E64"/>
    <w:rsid w:val="00A20556"/>
    <w:rsid w:val="00A20AB9"/>
    <w:rsid w:val="00A22230"/>
    <w:rsid w:val="00A25D0B"/>
    <w:rsid w:val="00A2754A"/>
    <w:rsid w:val="00A328C0"/>
    <w:rsid w:val="00A35265"/>
    <w:rsid w:val="00A36318"/>
    <w:rsid w:val="00A37145"/>
    <w:rsid w:val="00A40362"/>
    <w:rsid w:val="00A40FA1"/>
    <w:rsid w:val="00A41F6A"/>
    <w:rsid w:val="00A45119"/>
    <w:rsid w:val="00A4567B"/>
    <w:rsid w:val="00A4746F"/>
    <w:rsid w:val="00A47767"/>
    <w:rsid w:val="00A47C6A"/>
    <w:rsid w:val="00A47CEA"/>
    <w:rsid w:val="00A52B03"/>
    <w:rsid w:val="00A53CF5"/>
    <w:rsid w:val="00A55EEA"/>
    <w:rsid w:val="00A57189"/>
    <w:rsid w:val="00A61225"/>
    <w:rsid w:val="00A650F2"/>
    <w:rsid w:val="00A663D8"/>
    <w:rsid w:val="00A8188F"/>
    <w:rsid w:val="00A81B2D"/>
    <w:rsid w:val="00A82480"/>
    <w:rsid w:val="00A86199"/>
    <w:rsid w:val="00A879A9"/>
    <w:rsid w:val="00A87EE6"/>
    <w:rsid w:val="00A92E06"/>
    <w:rsid w:val="00A933DC"/>
    <w:rsid w:val="00A9533A"/>
    <w:rsid w:val="00A974B1"/>
    <w:rsid w:val="00AA0CC9"/>
    <w:rsid w:val="00AA255C"/>
    <w:rsid w:val="00AA2A42"/>
    <w:rsid w:val="00AA3000"/>
    <w:rsid w:val="00AA3857"/>
    <w:rsid w:val="00AA44EE"/>
    <w:rsid w:val="00AA4CDD"/>
    <w:rsid w:val="00AA5EB5"/>
    <w:rsid w:val="00AA7E8A"/>
    <w:rsid w:val="00AA7EBB"/>
    <w:rsid w:val="00AB42AD"/>
    <w:rsid w:val="00AB478B"/>
    <w:rsid w:val="00AC5395"/>
    <w:rsid w:val="00AC6898"/>
    <w:rsid w:val="00AC7C42"/>
    <w:rsid w:val="00AD03A7"/>
    <w:rsid w:val="00AD06FC"/>
    <w:rsid w:val="00AD0BAE"/>
    <w:rsid w:val="00AD0EA6"/>
    <w:rsid w:val="00AD20F6"/>
    <w:rsid w:val="00AD5327"/>
    <w:rsid w:val="00AD63AC"/>
    <w:rsid w:val="00AD6978"/>
    <w:rsid w:val="00AD6CA5"/>
    <w:rsid w:val="00AE35AE"/>
    <w:rsid w:val="00AE62B2"/>
    <w:rsid w:val="00AE6454"/>
    <w:rsid w:val="00AE69E1"/>
    <w:rsid w:val="00AE7037"/>
    <w:rsid w:val="00AF118B"/>
    <w:rsid w:val="00AF2984"/>
    <w:rsid w:val="00AF2D1A"/>
    <w:rsid w:val="00AF423D"/>
    <w:rsid w:val="00AF710E"/>
    <w:rsid w:val="00B00BB1"/>
    <w:rsid w:val="00B00BCE"/>
    <w:rsid w:val="00B02D18"/>
    <w:rsid w:val="00B0413D"/>
    <w:rsid w:val="00B04D20"/>
    <w:rsid w:val="00B05C36"/>
    <w:rsid w:val="00B07ACB"/>
    <w:rsid w:val="00B10F96"/>
    <w:rsid w:val="00B1144D"/>
    <w:rsid w:val="00B12A03"/>
    <w:rsid w:val="00B12DE1"/>
    <w:rsid w:val="00B12EE3"/>
    <w:rsid w:val="00B133FC"/>
    <w:rsid w:val="00B154FB"/>
    <w:rsid w:val="00B15D1E"/>
    <w:rsid w:val="00B15F53"/>
    <w:rsid w:val="00B2005F"/>
    <w:rsid w:val="00B219F9"/>
    <w:rsid w:val="00B220AA"/>
    <w:rsid w:val="00B23283"/>
    <w:rsid w:val="00B2408E"/>
    <w:rsid w:val="00B25A20"/>
    <w:rsid w:val="00B25FB4"/>
    <w:rsid w:val="00B27C0C"/>
    <w:rsid w:val="00B300D9"/>
    <w:rsid w:val="00B306AE"/>
    <w:rsid w:val="00B3118E"/>
    <w:rsid w:val="00B3226A"/>
    <w:rsid w:val="00B32587"/>
    <w:rsid w:val="00B32797"/>
    <w:rsid w:val="00B32A0C"/>
    <w:rsid w:val="00B36711"/>
    <w:rsid w:val="00B374A4"/>
    <w:rsid w:val="00B4725C"/>
    <w:rsid w:val="00B50977"/>
    <w:rsid w:val="00B52269"/>
    <w:rsid w:val="00B5292A"/>
    <w:rsid w:val="00B56C6C"/>
    <w:rsid w:val="00B57514"/>
    <w:rsid w:val="00B612C8"/>
    <w:rsid w:val="00B61C8D"/>
    <w:rsid w:val="00B620F6"/>
    <w:rsid w:val="00B651C4"/>
    <w:rsid w:val="00B6581D"/>
    <w:rsid w:val="00B66122"/>
    <w:rsid w:val="00B677B9"/>
    <w:rsid w:val="00B704F5"/>
    <w:rsid w:val="00B71738"/>
    <w:rsid w:val="00B7179D"/>
    <w:rsid w:val="00B71D02"/>
    <w:rsid w:val="00B722B6"/>
    <w:rsid w:val="00B73C0D"/>
    <w:rsid w:val="00B7484A"/>
    <w:rsid w:val="00B754D6"/>
    <w:rsid w:val="00B76307"/>
    <w:rsid w:val="00B76351"/>
    <w:rsid w:val="00B77857"/>
    <w:rsid w:val="00B77B6A"/>
    <w:rsid w:val="00B77E0C"/>
    <w:rsid w:val="00B8137F"/>
    <w:rsid w:val="00B816FF"/>
    <w:rsid w:val="00B8288D"/>
    <w:rsid w:val="00B836F1"/>
    <w:rsid w:val="00B83BEE"/>
    <w:rsid w:val="00B85BFD"/>
    <w:rsid w:val="00B901F0"/>
    <w:rsid w:val="00B9121D"/>
    <w:rsid w:val="00B93175"/>
    <w:rsid w:val="00B95134"/>
    <w:rsid w:val="00B95191"/>
    <w:rsid w:val="00B95767"/>
    <w:rsid w:val="00B957AA"/>
    <w:rsid w:val="00B96609"/>
    <w:rsid w:val="00B96CFD"/>
    <w:rsid w:val="00B979D5"/>
    <w:rsid w:val="00B97B28"/>
    <w:rsid w:val="00BA301E"/>
    <w:rsid w:val="00BA342A"/>
    <w:rsid w:val="00BA39EE"/>
    <w:rsid w:val="00BA39F9"/>
    <w:rsid w:val="00BA5AE6"/>
    <w:rsid w:val="00BB32D9"/>
    <w:rsid w:val="00BB34D7"/>
    <w:rsid w:val="00BB4D9A"/>
    <w:rsid w:val="00BB65EB"/>
    <w:rsid w:val="00BC2250"/>
    <w:rsid w:val="00BC2CE2"/>
    <w:rsid w:val="00BC3FB6"/>
    <w:rsid w:val="00BC5772"/>
    <w:rsid w:val="00BC62C1"/>
    <w:rsid w:val="00BC6F11"/>
    <w:rsid w:val="00BD0B63"/>
    <w:rsid w:val="00BD2F43"/>
    <w:rsid w:val="00BD45C6"/>
    <w:rsid w:val="00BD4E1F"/>
    <w:rsid w:val="00BD529E"/>
    <w:rsid w:val="00BD574B"/>
    <w:rsid w:val="00BD58CE"/>
    <w:rsid w:val="00BD59DB"/>
    <w:rsid w:val="00BD6AD6"/>
    <w:rsid w:val="00BD6BF6"/>
    <w:rsid w:val="00BE0C7B"/>
    <w:rsid w:val="00BE33C9"/>
    <w:rsid w:val="00BE3509"/>
    <w:rsid w:val="00BE5520"/>
    <w:rsid w:val="00BE5891"/>
    <w:rsid w:val="00BE69C8"/>
    <w:rsid w:val="00BE6C32"/>
    <w:rsid w:val="00BE6D14"/>
    <w:rsid w:val="00BF5297"/>
    <w:rsid w:val="00BF70BA"/>
    <w:rsid w:val="00BF751F"/>
    <w:rsid w:val="00BF75EF"/>
    <w:rsid w:val="00BF7A17"/>
    <w:rsid w:val="00C006CC"/>
    <w:rsid w:val="00C012D7"/>
    <w:rsid w:val="00C022DE"/>
    <w:rsid w:val="00C0408A"/>
    <w:rsid w:val="00C0411A"/>
    <w:rsid w:val="00C0699E"/>
    <w:rsid w:val="00C06D5C"/>
    <w:rsid w:val="00C0778B"/>
    <w:rsid w:val="00C1139E"/>
    <w:rsid w:val="00C13675"/>
    <w:rsid w:val="00C13B3F"/>
    <w:rsid w:val="00C13E60"/>
    <w:rsid w:val="00C1476A"/>
    <w:rsid w:val="00C14988"/>
    <w:rsid w:val="00C1578F"/>
    <w:rsid w:val="00C2031F"/>
    <w:rsid w:val="00C203EC"/>
    <w:rsid w:val="00C22101"/>
    <w:rsid w:val="00C26120"/>
    <w:rsid w:val="00C30F5A"/>
    <w:rsid w:val="00C3230A"/>
    <w:rsid w:val="00C32BF0"/>
    <w:rsid w:val="00C3333A"/>
    <w:rsid w:val="00C34308"/>
    <w:rsid w:val="00C344E9"/>
    <w:rsid w:val="00C35FFA"/>
    <w:rsid w:val="00C36845"/>
    <w:rsid w:val="00C409EE"/>
    <w:rsid w:val="00C41BAD"/>
    <w:rsid w:val="00C42AC2"/>
    <w:rsid w:val="00C44A77"/>
    <w:rsid w:val="00C4587E"/>
    <w:rsid w:val="00C4738D"/>
    <w:rsid w:val="00C47D1B"/>
    <w:rsid w:val="00C50266"/>
    <w:rsid w:val="00C50E96"/>
    <w:rsid w:val="00C516A0"/>
    <w:rsid w:val="00C52FA4"/>
    <w:rsid w:val="00C552BC"/>
    <w:rsid w:val="00C55B72"/>
    <w:rsid w:val="00C56972"/>
    <w:rsid w:val="00C56A19"/>
    <w:rsid w:val="00C60BEC"/>
    <w:rsid w:val="00C6222C"/>
    <w:rsid w:val="00C638BD"/>
    <w:rsid w:val="00C6473E"/>
    <w:rsid w:val="00C64F73"/>
    <w:rsid w:val="00C667D7"/>
    <w:rsid w:val="00C7274E"/>
    <w:rsid w:val="00C73234"/>
    <w:rsid w:val="00C805E5"/>
    <w:rsid w:val="00C80D82"/>
    <w:rsid w:val="00C80E09"/>
    <w:rsid w:val="00C8139D"/>
    <w:rsid w:val="00C8275B"/>
    <w:rsid w:val="00C82945"/>
    <w:rsid w:val="00C82ECC"/>
    <w:rsid w:val="00C83509"/>
    <w:rsid w:val="00C837BA"/>
    <w:rsid w:val="00C84754"/>
    <w:rsid w:val="00C87EAB"/>
    <w:rsid w:val="00C90790"/>
    <w:rsid w:val="00C91D51"/>
    <w:rsid w:val="00C93B98"/>
    <w:rsid w:val="00C93FF2"/>
    <w:rsid w:val="00C94883"/>
    <w:rsid w:val="00C95AA1"/>
    <w:rsid w:val="00C964A9"/>
    <w:rsid w:val="00CA0002"/>
    <w:rsid w:val="00CA0D0E"/>
    <w:rsid w:val="00CA1A2F"/>
    <w:rsid w:val="00CA57B6"/>
    <w:rsid w:val="00CA5850"/>
    <w:rsid w:val="00CA65A3"/>
    <w:rsid w:val="00CA7D96"/>
    <w:rsid w:val="00CB01DE"/>
    <w:rsid w:val="00CB1601"/>
    <w:rsid w:val="00CB2002"/>
    <w:rsid w:val="00CB2FF9"/>
    <w:rsid w:val="00CB3327"/>
    <w:rsid w:val="00CB51F2"/>
    <w:rsid w:val="00CB69FD"/>
    <w:rsid w:val="00CB710B"/>
    <w:rsid w:val="00CC0326"/>
    <w:rsid w:val="00CC487A"/>
    <w:rsid w:val="00CC4D11"/>
    <w:rsid w:val="00CC5550"/>
    <w:rsid w:val="00CC5D63"/>
    <w:rsid w:val="00CC7705"/>
    <w:rsid w:val="00CD03C9"/>
    <w:rsid w:val="00CD2EB6"/>
    <w:rsid w:val="00CD3275"/>
    <w:rsid w:val="00CD36DF"/>
    <w:rsid w:val="00CD3FE6"/>
    <w:rsid w:val="00CD4D64"/>
    <w:rsid w:val="00CE5ABA"/>
    <w:rsid w:val="00CF04D7"/>
    <w:rsid w:val="00CF0FC5"/>
    <w:rsid w:val="00CF16C3"/>
    <w:rsid w:val="00D02A6D"/>
    <w:rsid w:val="00D0470B"/>
    <w:rsid w:val="00D07B02"/>
    <w:rsid w:val="00D1017B"/>
    <w:rsid w:val="00D1039F"/>
    <w:rsid w:val="00D12511"/>
    <w:rsid w:val="00D128F8"/>
    <w:rsid w:val="00D13BEA"/>
    <w:rsid w:val="00D15774"/>
    <w:rsid w:val="00D15851"/>
    <w:rsid w:val="00D1762A"/>
    <w:rsid w:val="00D21305"/>
    <w:rsid w:val="00D22221"/>
    <w:rsid w:val="00D26F8F"/>
    <w:rsid w:val="00D32C9A"/>
    <w:rsid w:val="00D344F9"/>
    <w:rsid w:val="00D34695"/>
    <w:rsid w:val="00D34F07"/>
    <w:rsid w:val="00D35306"/>
    <w:rsid w:val="00D3704B"/>
    <w:rsid w:val="00D37866"/>
    <w:rsid w:val="00D37BB6"/>
    <w:rsid w:val="00D405FD"/>
    <w:rsid w:val="00D41996"/>
    <w:rsid w:val="00D4435E"/>
    <w:rsid w:val="00D44CD6"/>
    <w:rsid w:val="00D4624B"/>
    <w:rsid w:val="00D46643"/>
    <w:rsid w:val="00D46867"/>
    <w:rsid w:val="00D46B95"/>
    <w:rsid w:val="00D50A98"/>
    <w:rsid w:val="00D51172"/>
    <w:rsid w:val="00D522A7"/>
    <w:rsid w:val="00D5342C"/>
    <w:rsid w:val="00D543E3"/>
    <w:rsid w:val="00D5598D"/>
    <w:rsid w:val="00D56C14"/>
    <w:rsid w:val="00D57404"/>
    <w:rsid w:val="00D60D33"/>
    <w:rsid w:val="00D61367"/>
    <w:rsid w:val="00D668D6"/>
    <w:rsid w:val="00D670E3"/>
    <w:rsid w:val="00D675CB"/>
    <w:rsid w:val="00D72E99"/>
    <w:rsid w:val="00D73CDB"/>
    <w:rsid w:val="00D741A4"/>
    <w:rsid w:val="00D749E1"/>
    <w:rsid w:val="00D77D3A"/>
    <w:rsid w:val="00D8172A"/>
    <w:rsid w:val="00D81BE7"/>
    <w:rsid w:val="00D829E1"/>
    <w:rsid w:val="00D83AD2"/>
    <w:rsid w:val="00D852A7"/>
    <w:rsid w:val="00D85AFB"/>
    <w:rsid w:val="00D91EF3"/>
    <w:rsid w:val="00D9393C"/>
    <w:rsid w:val="00D9430E"/>
    <w:rsid w:val="00D968DE"/>
    <w:rsid w:val="00DA17F4"/>
    <w:rsid w:val="00DA1A03"/>
    <w:rsid w:val="00DA277C"/>
    <w:rsid w:val="00DA5B1E"/>
    <w:rsid w:val="00DA70FF"/>
    <w:rsid w:val="00DA7D93"/>
    <w:rsid w:val="00DB04E8"/>
    <w:rsid w:val="00DB0CF0"/>
    <w:rsid w:val="00DB1FFE"/>
    <w:rsid w:val="00DB41A7"/>
    <w:rsid w:val="00DB7299"/>
    <w:rsid w:val="00DC28E8"/>
    <w:rsid w:val="00DC4AF8"/>
    <w:rsid w:val="00DC5375"/>
    <w:rsid w:val="00DC54C0"/>
    <w:rsid w:val="00DC6074"/>
    <w:rsid w:val="00DC6264"/>
    <w:rsid w:val="00DD22B1"/>
    <w:rsid w:val="00DE305B"/>
    <w:rsid w:val="00DE3DAC"/>
    <w:rsid w:val="00DE575A"/>
    <w:rsid w:val="00DE5DF0"/>
    <w:rsid w:val="00DE698E"/>
    <w:rsid w:val="00DF5E08"/>
    <w:rsid w:val="00DF607C"/>
    <w:rsid w:val="00DF6C5D"/>
    <w:rsid w:val="00DF781A"/>
    <w:rsid w:val="00E0026E"/>
    <w:rsid w:val="00E017BC"/>
    <w:rsid w:val="00E039DF"/>
    <w:rsid w:val="00E055DE"/>
    <w:rsid w:val="00E06A56"/>
    <w:rsid w:val="00E0753E"/>
    <w:rsid w:val="00E11718"/>
    <w:rsid w:val="00E12BE3"/>
    <w:rsid w:val="00E209F8"/>
    <w:rsid w:val="00E20D6D"/>
    <w:rsid w:val="00E2169C"/>
    <w:rsid w:val="00E22E51"/>
    <w:rsid w:val="00E24446"/>
    <w:rsid w:val="00E26AB5"/>
    <w:rsid w:val="00E30D2B"/>
    <w:rsid w:val="00E34D6A"/>
    <w:rsid w:val="00E357EC"/>
    <w:rsid w:val="00E35D87"/>
    <w:rsid w:val="00E3661C"/>
    <w:rsid w:val="00E43EB7"/>
    <w:rsid w:val="00E51BB6"/>
    <w:rsid w:val="00E51F63"/>
    <w:rsid w:val="00E52265"/>
    <w:rsid w:val="00E52A16"/>
    <w:rsid w:val="00E54650"/>
    <w:rsid w:val="00E57ED2"/>
    <w:rsid w:val="00E61983"/>
    <w:rsid w:val="00E61BCC"/>
    <w:rsid w:val="00E61D7C"/>
    <w:rsid w:val="00E62328"/>
    <w:rsid w:val="00E6276B"/>
    <w:rsid w:val="00E629A3"/>
    <w:rsid w:val="00E672F1"/>
    <w:rsid w:val="00E70800"/>
    <w:rsid w:val="00E70F81"/>
    <w:rsid w:val="00E71A72"/>
    <w:rsid w:val="00E7254A"/>
    <w:rsid w:val="00E732CB"/>
    <w:rsid w:val="00E759BE"/>
    <w:rsid w:val="00E7693C"/>
    <w:rsid w:val="00E81A8A"/>
    <w:rsid w:val="00E83644"/>
    <w:rsid w:val="00E841A3"/>
    <w:rsid w:val="00E841CD"/>
    <w:rsid w:val="00E85E1C"/>
    <w:rsid w:val="00E901C1"/>
    <w:rsid w:val="00E93755"/>
    <w:rsid w:val="00E93A2F"/>
    <w:rsid w:val="00E93FC6"/>
    <w:rsid w:val="00EA1199"/>
    <w:rsid w:val="00EA1285"/>
    <w:rsid w:val="00EA3ECE"/>
    <w:rsid w:val="00EA502A"/>
    <w:rsid w:val="00EA777D"/>
    <w:rsid w:val="00EB0556"/>
    <w:rsid w:val="00EB0654"/>
    <w:rsid w:val="00EB1016"/>
    <w:rsid w:val="00EB1DA8"/>
    <w:rsid w:val="00EB346B"/>
    <w:rsid w:val="00EB349E"/>
    <w:rsid w:val="00EB3AA7"/>
    <w:rsid w:val="00EB5083"/>
    <w:rsid w:val="00EB6D02"/>
    <w:rsid w:val="00EC0C52"/>
    <w:rsid w:val="00EC1968"/>
    <w:rsid w:val="00EC1C08"/>
    <w:rsid w:val="00EC392E"/>
    <w:rsid w:val="00EC4373"/>
    <w:rsid w:val="00EC5979"/>
    <w:rsid w:val="00ED03BC"/>
    <w:rsid w:val="00ED0E7E"/>
    <w:rsid w:val="00ED1119"/>
    <w:rsid w:val="00ED12C7"/>
    <w:rsid w:val="00ED1C2B"/>
    <w:rsid w:val="00ED30FC"/>
    <w:rsid w:val="00ED7C36"/>
    <w:rsid w:val="00EE16C3"/>
    <w:rsid w:val="00EE2F29"/>
    <w:rsid w:val="00EE3F80"/>
    <w:rsid w:val="00EE4941"/>
    <w:rsid w:val="00EE5F5C"/>
    <w:rsid w:val="00EF34BE"/>
    <w:rsid w:val="00EF4E5A"/>
    <w:rsid w:val="00EF53FF"/>
    <w:rsid w:val="00EF548E"/>
    <w:rsid w:val="00EF6A46"/>
    <w:rsid w:val="00F00AAB"/>
    <w:rsid w:val="00F01DCA"/>
    <w:rsid w:val="00F0337A"/>
    <w:rsid w:val="00F041A3"/>
    <w:rsid w:val="00F062B9"/>
    <w:rsid w:val="00F1232B"/>
    <w:rsid w:val="00F1499E"/>
    <w:rsid w:val="00F163D4"/>
    <w:rsid w:val="00F16504"/>
    <w:rsid w:val="00F179DF"/>
    <w:rsid w:val="00F21B06"/>
    <w:rsid w:val="00F22D0B"/>
    <w:rsid w:val="00F22F79"/>
    <w:rsid w:val="00F23BFD"/>
    <w:rsid w:val="00F261CB"/>
    <w:rsid w:val="00F26CB9"/>
    <w:rsid w:val="00F30685"/>
    <w:rsid w:val="00F3422B"/>
    <w:rsid w:val="00F34429"/>
    <w:rsid w:val="00F34BFF"/>
    <w:rsid w:val="00F37690"/>
    <w:rsid w:val="00F37820"/>
    <w:rsid w:val="00F40ADC"/>
    <w:rsid w:val="00F427FF"/>
    <w:rsid w:val="00F46353"/>
    <w:rsid w:val="00F46445"/>
    <w:rsid w:val="00F50870"/>
    <w:rsid w:val="00F50D21"/>
    <w:rsid w:val="00F51A6A"/>
    <w:rsid w:val="00F51F55"/>
    <w:rsid w:val="00F525AF"/>
    <w:rsid w:val="00F525C4"/>
    <w:rsid w:val="00F5309E"/>
    <w:rsid w:val="00F54FED"/>
    <w:rsid w:val="00F55184"/>
    <w:rsid w:val="00F55A96"/>
    <w:rsid w:val="00F60313"/>
    <w:rsid w:val="00F609E7"/>
    <w:rsid w:val="00F645D4"/>
    <w:rsid w:val="00F6702B"/>
    <w:rsid w:val="00F670F1"/>
    <w:rsid w:val="00F71FF8"/>
    <w:rsid w:val="00F723AB"/>
    <w:rsid w:val="00F7469C"/>
    <w:rsid w:val="00F765DC"/>
    <w:rsid w:val="00F7685E"/>
    <w:rsid w:val="00F821CA"/>
    <w:rsid w:val="00F83CB9"/>
    <w:rsid w:val="00F83FCE"/>
    <w:rsid w:val="00F84AA7"/>
    <w:rsid w:val="00F8564D"/>
    <w:rsid w:val="00F85816"/>
    <w:rsid w:val="00F92CE9"/>
    <w:rsid w:val="00F931DC"/>
    <w:rsid w:val="00F9421E"/>
    <w:rsid w:val="00FA0137"/>
    <w:rsid w:val="00FA09BC"/>
    <w:rsid w:val="00FA09DD"/>
    <w:rsid w:val="00FA1D06"/>
    <w:rsid w:val="00FA1DAD"/>
    <w:rsid w:val="00FA7896"/>
    <w:rsid w:val="00FB0FE1"/>
    <w:rsid w:val="00FB3823"/>
    <w:rsid w:val="00FB3920"/>
    <w:rsid w:val="00FB431E"/>
    <w:rsid w:val="00FB5449"/>
    <w:rsid w:val="00FB6478"/>
    <w:rsid w:val="00FC1B18"/>
    <w:rsid w:val="00FC35A0"/>
    <w:rsid w:val="00FC560C"/>
    <w:rsid w:val="00FC5769"/>
    <w:rsid w:val="00FC6776"/>
    <w:rsid w:val="00FC7710"/>
    <w:rsid w:val="00FD17D3"/>
    <w:rsid w:val="00FD2709"/>
    <w:rsid w:val="00FD7B87"/>
    <w:rsid w:val="00FE0D3C"/>
    <w:rsid w:val="00FE2E18"/>
    <w:rsid w:val="00FE3B04"/>
    <w:rsid w:val="00FE6F3F"/>
    <w:rsid w:val="00FE7B1A"/>
    <w:rsid w:val="00FF1642"/>
    <w:rsid w:val="00FF5183"/>
    <w:rsid w:val="00FF62F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1A829A"/>
  <w15:docId w15:val="{A1ADB047-4AC9-470E-B376-A5933E513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3211C"/>
    <w:pPr>
      <w:spacing w:line="288" w:lineRule="auto"/>
      <w:contextualSpacing/>
    </w:pPr>
    <w:rPr>
      <w:rFonts w:ascii="Times New Roman" w:eastAsia="Times New Roman" w:hAnsi="Times New Roman"/>
      <w:sz w:val="22"/>
      <w:szCs w:val="24"/>
      <w:lang w:val="en-GB"/>
    </w:rPr>
  </w:style>
  <w:style w:type="paragraph" w:styleId="Kop1">
    <w:name w:val="heading 1"/>
    <w:basedOn w:val="Standaard"/>
    <w:next w:val="Standaard"/>
    <w:link w:val="Kop1Char"/>
    <w:uiPriority w:val="99"/>
    <w:qFormat/>
    <w:rsid w:val="0020494D"/>
    <w:pPr>
      <w:tabs>
        <w:tab w:val="left" w:pos="4320"/>
      </w:tabs>
      <w:spacing w:after="600" w:line="264" w:lineRule="auto"/>
      <w:outlineLvl w:val="0"/>
    </w:pPr>
    <w:rPr>
      <w:rFonts w:cs="Lucida Sans Unicode"/>
      <w:b/>
      <w:sz w:val="28"/>
      <w:szCs w:val="28"/>
    </w:rPr>
  </w:style>
  <w:style w:type="paragraph" w:styleId="Kop2">
    <w:name w:val="heading 2"/>
    <w:basedOn w:val="Standaard"/>
    <w:next w:val="Plattetekst"/>
    <w:link w:val="Kop2Char"/>
    <w:uiPriority w:val="99"/>
    <w:qFormat/>
    <w:rsid w:val="00EC392E"/>
    <w:pPr>
      <w:keepNext/>
      <w:tabs>
        <w:tab w:val="num" w:pos="720"/>
      </w:tabs>
      <w:spacing w:before="320"/>
      <w:ind w:left="720" w:hanging="720"/>
      <w:outlineLvl w:val="1"/>
    </w:pPr>
    <w:rPr>
      <w:b/>
    </w:rPr>
  </w:style>
  <w:style w:type="paragraph" w:styleId="Kop3">
    <w:name w:val="heading 3"/>
    <w:basedOn w:val="Standaard"/>
    <w:next w:val="Standaard"/>
    <w:link w:val="Kop3Char"/>
    <w:uiPriority w:val="99"/>
    <w:qFormat/>
    <w:rsid w:val="00EC392E"/>
    <w:pPr>
      <w:keepNext/>
      <w:keepLines/>
      <w:tabs>
        <w:tab w:val="num" w:pos="720"/>
      </w:tabs>
      <w:spacing w:before="320"/>
      <w:outlineLvl w:val="2"/>
    </w:pPr>
    <w:rPr>
      <w:b/>
    </w:rPr>
  </w:style>
  <w:style w:type="paragraph" w:styleId="Kop4">
    <w:name w:val="heading 4"/>
    <w:basedOn w:val="Standaard"/>
    <w:next w:val="Standaard"/>
    <w:link w:val="Kop4Char"/>
    <w:uiPriority w:val="99"/>
    <w:qFormat/>
    <w:rsid w:val="00EC392E"/>
    <w:pPr>
      <w:keepNext/>
      <w:tabs>
        <w:tab w:val="num" w:pos="720"/>
      </w:tabs>
      <w:spacing w:before="240" w:after="60"/>
      <w:outlineLvl w:val="3"/>
    </w:pPr>
    <w:rPr>
      <w:b/>
      <w:bCs/>
      <w:szCs w:val="20"/>
    </w:rPr>
  </w:style>
  <w:style w:type="paragraph" w:styleId="Kop5">
    <w:name w:val="heading 5"/>
    <w:basedOn w:val="Standaard"/>
    <w:next w:val="Standaard"/>
    <w:link w:val="Kop5Char"/>
    <w:uiPriority w:val="99"/>
    <w:qFormat/>
    <w:rsid w:val="00EC392E"/>
    <w:pPr>
      <w:keepNext/>
      <w:spacing w:before="240" w:after="60"/>
      <w:outlineLvl w:val="4"/>
    </w:pPr>
    <w:rPr>
      <w:b/>
      <w:bCs/>
      <w:iCs/>
      <w:szCs w:val="20"/>
    </w:rPr>
  </w:style>
  <w:style w:type="paragraph" w:styleId="Kop6">
    <w:name w:val="heading 6"/>
    <w:basedOn w:val="Kop5"/>
    <w:next w:val="Standaard"/>
    <w:link w:val="Kop6Char"/>
    <w:uiPriority w:val="99"/>
    <w:qFormat/>
    <w:rsid w:val="00EC392E"/>
    <w:pPr>
      <w:outlineLvl w:val="5"/>
    </w:pPr>
    <w:rPr>
      <w:b w:val="0"/>
      <w:i/>
    </w:rPr>
  </w:style>
  <w:style w:type="paragraph" w:styleId="Kop7">
    <w:name w:val="heading 7"/>
    <w:basedOn w:val="Standaard"/>
    <w:next w:val="Standaard"/>
    <w:link w:val="Kop7Char"/>
    <w:uiPriority w:val="99"/>
    <w:qFormat/>
    <w:rsid w:val="00EC392E"/>
    <w:pPr>
      <w:spacing w:before="240" w:after="60"/>
      <w:outlineLvl w:val="6"/>
    </w:pPr>
  </w:style>
  <w:style w:type="paragraph" w:styleId="Kop8">
    <w:name w:val="heading 8"/>
    <w:basedOn w:val="Standaard"/>
    <w:next w:val="Standaard"/>
    <w:link w:val="Kop8Char"/>
    <w:uiPriority w:val="99"/>
    <w:qFormat/>
    <w:rsid w:val="00EC392E"/>
    <w:pPr>
      <w:spacing w:before="240" w:after="60"/>
      <w:outlineLvl w:val="7"/>
    </w:pPr>
    <w:rPr>
      <w:i/>
      <w:iCs/>
    </w:rPr>
  </w:style>
  <w:style w:type="paragraph" w:styleId="Kop9">
    <w:name w:val="heading 9"/>
    <w:basedOn w:val="Standaard"/>
    <w:next w:val="Standaard"/>
    <w:link w:val="Kop9Char"/>
    <w:uiPriority w:val="99"/>
    <w:qFormat/>
    <w:rsid w:val="00EC392E"/>
    <w:pPr>
      <w:spacing w:before="240" w:after="60"/>
      <w:outlineLvl w:val="8"/>
    </w:pPr>
    <w:rPr>
      <w:rFonts w:ascii="Arial" w:hAnsi="Arial" w:cs="Arial"/>
      <w:szCs w:val="2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link w:val="Kop1"/>
    <w:uiPriority w:val="99"/>
    <w:locked/>
    <w:rsid w:val="0020494D"/>
    <w:rPr>
      <w:rFonts w:ascii="Times New Roman" w:eastAsia="Times New Roman" w:hAnsi="Times New Roman" w:cs="Lucida Sans Unicode"/>
      <w:b/>
      <w:sz w:val="28"/>
      <w:szCs w:val="28"/>
      <w:lang w:val="en-GB"/>
    </w:rPr>
  </w:style>
  <w:style w:type="character" w:customStyle="1" w:styleId="Kop2Char">
    <w:name w:val="Kop 2 Char"/>
    <w:link w:val="Kop2"/>
    <w:uiPriority w:val="99"/>
    <w:locked/>
    <w:rsid w:val="00EC392E"/>
    <w:rPr>
      <w:rFonts w:ascii="Times New Roman" w:eastAsia="Times New Roman" w:hAnsi="Times New Roman"/>
      <w:b/>
      <w:sz w:val="20"/>
      <w:szCs w:val="24"/>
      <w:lang w:val="en-GB"/>
    </w:rPr>
  </w:style>
  <w:style w:type="character" w:customStyle="1" w:styleId="Kop3Char">
    <w:name w:val="Kop 3 Char"/>
    <w:link w:val="Kop3"/>
    <w:uiPriority w:val="99"/>
    <w:locked/>
    <w:rsid w:val="00EC392E"/>
    <w:rPr>
      <w:rFonts w:ascii="Times New Roman" w:eastAsia="Times New Roman" w:hAnsi="Times New Roman"/>
      <w:b/>
      <w:sz w:val="20"/>
      <w:szCs w:val="24"/>
      <w:lang w:val="en-GB"/>
    </w:rPr>
  </w:style>
  <w:style w:type="character" w:customStyle="1" w:styleId="Kop4Char">
    <w:name w:val="Kop 4 Char"/>
    <w:link w:val="Kop4"/>
    <w:uiPriority w:val="99"/>
    <w:locked/>
    <w:rsid w:val="00EC392E"/>
    <w:rPr>
      <w:rFonts w:ascii="Times New Roman" w:eastAsia="Times New Roman" w:hAnsi="Times New Roman"/>
      <w:b/>
      <w:bCs/>
      <w:sz w:val="20"/>
      <w:szCs w:val="20"/>
      <w:lang w:val="en-GB"/>
    </w:rPr>
  </w:style>
  <w:style w:type="character" w:customStyle="1" w:styleId="Kop5Char">
    <w:name w:val="Kop 5 Char"/>
    <w:link w:val="Kop5"/>
    <w:uiPriority w:val="99"/>
    <w:locked/>
    <w:rsid w:val="00EC392E"/>
    <w:rPr>
      <w:rFonts w:ascii="Times New Roman" w:hAnsi="Times New Roman" w:cs="Times New Roman"/>
      <w:b/>
      <w:bCs/>
      <w:iCs/>
      <w:sz w:val="20"/>
      <w:szCs w:val="20"/>
      <w:lang w:val="en-GB"/>
    </w:rPr>
  </w:style>
  <w:style w:type="character" w:customStyle="1" w:styleId="Kop6Char">
    <w:name w:val="Kop 6 Char"/>
    <w:link w:val="Kop6"/>
    <w:uiPriority w:val="99"/>
    <w:locked/>
    <w:rsid w:val="00EC392E"/>
    <w:rPr>
      <w:rFonts w:ascii="Times New Roman" w:hAnsi="Times New Roman" w:cs="Times New Roman"/>
      <w:bCs/>
      <w:i/>
      <w:iCs/>
      <w:sz w:val="20"/>
      <w:szCs w:val="20"/>
      <w:lang w:val="en-GB"/>
    </w:rPr>
  </w:style>
  <w:style w:type="character" w:customStyle="1" w:styleId="Kop7Char">
    <w:name w:val="Kop 7 Char"/>
    <w:link w:val="Kop7"/>
    <w:uiPriority w:val="99"/>
    <w:locked/>
    <w:rsid w:val="00EC392E"/>
    <w:rPr>
      <w:rFonts w:ascii="Times New Roman" w:hAnsi="Times New Roman" w:cs="Times New Roman"/>
      <w:sz w:val="24"/>
      <w:szCs w:val="24"/>
      <w:lang w:val="en-GB"/>
    </w:rPr>
  </w:style>
  <w:style w:type="character" w:customStyle="1" w:styleId="Kop8Char">
    <w:name w:val="Kop 8 Char"/>
    <w:link w:val="Kop8"/>
    <w:uiPriority w:val="99"/>
    <w:locked/>
    <w:rsid w:val="00EC392E"/>
    <w:rPr>
      <w:rFonts w:ascii="Times New Roman" w:hAnsi="Times New Roman" w:cs="Times New Roman"/>
      <w:i/>
      <w:iCs/>
      <w:sz w:val="24"/>
      <w:szCs w:val="24"/>
      <w:lang w:val="en-GB"/>
    </w:rPr>
  </w:style>
  <w:style w:type="character" w:customStyle="1" w:styleId="Kop9Char">
    <w:name w:val="Kop 9 Char"/>
    <w:link w:val="Kop9"/>
    <w:uiPriority w:val="99"/>
    <w:locked/>
    <w:rsid w:val="00EC392E"/>
    <w:rPr>
      <w:rFonts w:ascii="Arial" w:hAnsi="Arial" w:cs="Arial"/>
      <w:lang w:val="en-GB"/>
    </w:rPr>
  </w:style>
  <w:style w:type="table" w:styleId="Tabelraster">
    <w:name w:val="Table Grid"/>
    <w:basedOn w:val="Standaardtabel"/>
    <w:uiPriority w:val="99"/>
    <w:rsid w:val="00EC392E"/>
    <w:pPr>
      <w:keepNext/>
      <w:spacing w:line="280" w:lineRule="exact"/>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lossAbbreviation">
    <w:name w:val="Gloss Abbreviation"/>
    <w:uiPriority w:val="99"/>
    <w:semiHidden/>
    <w:rsid w:val="00EC392E"/>
    <w:rPr>
      <w:smallCaps/>
    </w:rPr>
  </w:style>
  <w:style w:type="paragraph" w:customStyle="1" w:styleId="Ex1">
    <w:name w:val="Ex1"/>
    <w:basedOn w:val="Ex2"/>
    <w:link w:val="Ex1Char"/>
    <w:uiPriority w:val="99"/>
    <w:semiHidden/>
    <w:rsid w:val="00EC392E"/>
    <w:rPr>
      <w:i/>
      <w:noProof/>
    </w:rPr>
  </w:style>
  <w:style w:type="paragraph" w:styleId="Voetnoottekst">
    <w:name w:val="footnote text"/>
    <w:basedOn w:val="Standaard"/>
    <w:link w:val="VoetnoottekstChar"/>
    <w:uiPriority w:val="99"/>
    <w:semiHidden/>
    <w:rsid w:val="00EC392E"/>
    <w:pPr>
      <w:contextualSpacing w:val="0"/>
      <w:jc w:val="both"/>
    </w:pPr>
    <w:rPr>
      <w:sz w:val="16"/>
      <w:szCs w:val="20"/>
    </w:rPr>
  </w:style>
  <w:style w:type="character" w:customStyle="1" w:styleId="FootnoteTextChar">
    <w:name w:val="Footnote Text Char"/>
    <w:uiPriority w:val="99"/>
    <w:rsid w:val="00EC392E"/>
    <w:rPr>
      <w:rFonts w:ascii="Times New Roman" w:hAnsi="Times New Roman" w:cs="Times New Roman"/>
      <w:sz w:val="20"/>
      <w:szCs w:val="20"/>
      <w:lang w:val="en-GB"/>
    </w:rPr>
  </w:style>
  <w:style w:type="character" w:styleId="Voetnootmarkering">
    <w:name w:val="footnote reference"/>
    <w:uiPriority w:val="99"/>
    <w:semiHidden/>
    <w:rsid w:val="00EC392E"/>
    <w:rPr>
      <w:rFonts w:cs="Times New Roman"/>
      <w:vertAlign w:val="superscript"/>
    </w:rPr>
  </w:style>
  <w:style w:type="paragraph" w:styleId="Koptekst">
    <w:name w:val="header"/>
    <w:basedOn w:val="Standaard"/>
    <w:link w:val="KoptekstChar"/>
    <w:uiPriority w:val="99"/>
    <w:semiHidden/>
    <w:rsid w:val="00EC392E"/>
    <w:pPr>
      <w:tabs>
        <w:tab w:val="right" w:pos="7371"/>
      </w:tabs>
    </w:pPr>
    <w:rPr>
      <w:sz w:val="16"/>
    </w:rPr>
  </w:style>
  <w:style w:type="character" w:customStyle="1" w:styleId="KoptekstChar">
    <w:name w:val="Koptekst Char"/>
    <w:link w:val="Koptekst"/>
    <w:uiPriority w:val="99"/>
    <w:semiHidden/>
    <w:locked/>
    <w:rsid w:val="00EC392E"/>
    <w:rPr>
      <w:rFonts w:ascii="Times New Roman" w:hAnsi="Times New Roman" w:cs="Times New Roman"/>
      <w:sz w:val="24"/>
      <w:szCs w:val="24"/>
      <w:lang w:val="en-GB"/>
    </w:rPr>
  </w:style>
  <w:style w:type="paragraph" w:styleId="Voettekst">
    <w:name w:val="footer"/>
    <w:basedOn w:val="Standaard"/>
    <w:link w:val="VoettekstChar"/>
    <w:uiPriority w:val="99"/>
    <w:semiHidden/>
    <w:rsid w:val="00EC392E"/>
    <w:pPr>
      <w:tabs>
        <w:tab w:val="center" w:pos="4320"/>
        <w:tab w:val="right" w:pos="8640"/>
      </w:tabs>
    </w:pPr>
  </w:style>
  <w:style w:type="character" w:customStyle="1" w:styleId="VoettekstChar">
    <w:name w:val="Voettekst Char"/>
    <w:link w:val="Voettekst"/>
    <w:uiPriority w:val="99"/>
    <w:semiHidden/>
    <w:locked/>
    <w:rsid w:val="00EC392E"/>
    <w:rPr>
      <w:rFonts w:ascii="Times New Roman" w:hAnsi="Times New Roman" w:cs="Times New Roman"/>
      <w:sz w:val="24"/>
      <w:szCs w:val="24"/>
      <w:lang w:val="en-GB"/>
    </w:rPr>
  </w:style>
  <w:style w:type="character" w:styleId="Paginanummer">
    <w:name w:val="page number"/>
    <w:uiPriority w:val="99"/>
    <w:semiHidden/>
    <w:rsid w:val="00EC392E"/>
    <w:rPr>
      <w:rFonts w:cs="Times New Roman"/>
    </w:rPr>
  </w:style>
  <w:style w:type="paragraph" w:styleId="Inhopg2">
    <w:name w:val="toc 2"/>
    <w:basedOn w:val="Standaard"/>
    <w:next w:val="Standaard"/>
    <w:uiPriority w:val="99"/>
    <w:semiHidden/>
    <w:rsid w:val="00EC392E"/>
    <w:pPr>
      <w:tabs>
        <w:tab w:val="left" w:pos="794"/>
        <w:tab w:val="right" w:leader="dot" w:pos="7360"/>
      </w:tabs>
      <w:ind w:left="357"/>
      <w:contextualSpacing w:val="0"/>
    </w:pPr>
    <w:rPr>
      <w:iCs/>
      <w:sz w:val="18"/>
      <w:szCs w:val="20"/>
    </w:rPr>
  </w:style>
  <w:style w:type="paragraph" w:styleId="Inhopg1">
    <w:name w:val="toc 1"/>
    <w:basedOn w:val="Standaard"/>
    <w:next w:val="Standaard"/>
    <w:uiPriority w:val="99"/>
    <w:semiHidden/>
    <w:rsid w:val="00EC392E"/>
    <w:pPr>
      <w:keepNext/>
      <w:tabs>
        <w:tab w:val="left" w:pos="360"/>
        <w:tab w:val="right" w:leader="dot" w:pos="7361"/>
      </w:tabs>
      <w:contextualSpacing w:val="0"/>
    </w:pPr>
    <w:rPr>
      <w:b/>
      <w:bCs/>
      <w:sz w:val="18"/>
      <w:szCs w:val="20"/>
    </w:rPr>
  </w:style>
  <w:style w:type="paragraph" w:styleId="Inhopg3">
    <w:name w:val="toc 3"/>
    <w:basedOn w:val="Inhopg2"/>
    <w:next w:val="Standaard"/>
    <w:uiPriority w:val="99"/>
    <w:semiHidden/>
    <w:rsid w:val="00EC392E"/>
    <w:pPr>
      <w:ind w:left="680"/>
    </w:pPr>
  </w:style>
  <w:style w:type="character" w:styleId="Hyperlink">
    <w:name w:val="Hyperlink"/>
    <w:uiPriority w:val="99"/>
    <w:rsid w:val="00EC392E"/>
    <w:rPr>
      <w:rFonts w:cs="Times New Roman"/>
      <w:color w:val="auto"/>
      <w:u w:val="single" w:color="C0C0C0"/>
    </w:rPr>
  </w:style>
  <w:style w:type="paragraph" w:customStyle="1" w:styleId="Emphasizedtext">
    <w:name w:val="Emphasized text"/>
    <w:basedOn w:val="Standaard"/>
    <w:uiPriority w:val="99"/>
    <w:semiHidden/>
    <w:rsid w:val="00EC392E"/>
    <w:pPr>
      <w:tabs>
        <w:tab w:val="left" w:pos="1440"/>
      </w:tabs>
    </w:pPr>
    <w:rPr>
      <w:i/>
    </w:rPr>
  </w:style>
  <w:style w:type="paragraph" w:styleId="Citaat">
    <w:name w:val="Quote"/>
    <w:basedOn w:val="Standaard"/>
    <w:link w:val="CitaatChar"/>
    <w:uiPriority w:val="99"/>
    <w:qFormat/>
    <w:rsid w:val="00EC392E"/>
    <w:pPr>
      <w:spacing w:before="120"/>
      <w:ind w:left="284" w:right="284"/>
      <w:jc w:val="both"/>
    </w:pPr>
    <w:rPr>
      <w:sz w:val="18"/>
      <w:szCs w:val="18"/>
    </w:rPr>
  </w:style>
  <w:style w:type="character" w:customStyle="1" w:styleId="CitaatChar">
    <w:name w:val="Citaat Char"/>
    <w:link w:val="Citaat"/>
    <w:uiPriority w:val="99"/>
    <w:locked/>
    <w:rsid w:val="00EC392E"/>
    <w:rPr>
      <w:rFonts w:ascii="Times New Roman" w:hAnsi="Times New Roman" w:cs="Times New Roman"/>
      <w:sz w:val="18"/>
      <w:szCs w:val="18"/>
      <w:lang w:val="en-GB"/>
    </w:rPr>
  </w:style>
  <w:style w:type="paragraph" w:customStyle="1" w:styleId="SiwuEnglishhanging">
    <w:name w:val="Siwu/English (hanging)"/>
    <w:basedOn w:val="Standaard"/>
    <w:uiPriority w:val="99"/>
    <w:semiHidden/>
    <w:rsid w:val="00EC392E"/>
    <w:pPr>
      <w:tabs>
        <w:tab w:val="left" w:pos="4320"/>
      </w:tabs>
      <w:ind w:left="2552" w:hanging="2552"/>
    </w:pPr>
  </w:style>
  <w:style w:type="paragraph" w:customStyle="1" w:styleId="StyleLeft">
    <w:name w:val="Style Left"/>
    <w:basedOn w:val="Standaard"/>
    <w:uiPriority w:val="99"/>
    <w:semiHidden/>
    <w:rsid w:val="00EC392E"/>
    <w:rPr>
      <w:szCs w:val="20"/>
    </w:rPr>
  </w:style>
  <w:style w:type="character" w:styleId="Verwijzingopmerking">
    <w:name w:val="annotation reference"/>
    <w:uiPriority w:val="99"/>
    <w:semiHidden/>
    <w:rsid w:val="00EC392E"/>
    <w:rPr>
      <w:rFonts w:cs="Times New Roman"/>
      <w:sz w:val="16"/>
    </w:rPr>
  </w:style>
  <w:style w:type="paragraph" w:styleId="Tekstopmerking">
    <w:name w:val="annotation text"/>
    <w:basedOn w:val="Standaard"/>
    <w:link w:val="TekstopmerkingChar"/>
    <w:uiPriority w:val="99"/>
    <w:semiHidden/>
    <w:rsid w:val="00EC392E"/>
    <w:rPr>
      <w:szCs w:val="20"/>
    </w:rPr>
  </w:style>
  <w:style w:type="character" w:customStyle="1" w:styleId="TekstopmerkingChar">
    <w:name w:val="Tekst opmerking Char"/>
    <w:link w:val="Tekstopmerking"/>
    <w:uiPriority w:val="99"/>
    <w:semiHidden/>
    <w:locked/>
    <w:rsid w:val="00EC392E"/>
    <w:rPr>
      <w:rFonts w:ascii="Times New Roman" w:hAnsi="Times New Roman" w:cs="Times New Roman"/>
      <w:sz w:val="20"/>
      <w:szCs w:val="20"/>
      <w:lang w:val="en-GB"/>
    </w:rPr>
  </w:style>
  <w:style w:type="paragraph" w:styleId="Onderwerpvanopmerking">
    <w:name w:val="annotation subject"/>
    <w:basedOn w:val="Tekstopmerking"/>
    <w:next w:val="Tekstopmerking"/>
    <w:link w:val="OnderwerpvanopmerkingChar"/>
    <w:uiPriority w:val="99"/>
    <w:semiHidden/>
    <w:rsid w:val="00EC392E"/>
    <w:rPr>
      <w:b/>
      <w:bCs/>
    </w:rPr>
  </w:style>
  <w:style w:type="character" w:customStyle="1" w:styleId="OnderwerpvanopmerkingChar">
    <w:name w:val="Onderwerp van opmerking Char"/>
    <w:link w:val="Onderwerpvanopmerking"/>
    <w:uiPriority w:val="99"/>
    <w:semiHidden/>
    <w:locked/>
    <w:rsid w:val="00EC392E"/>
    <w:rPr>
      <w:rFonts w:ascii="Times New Roman" w:hAnsi="Times New Roman" w:cs="Times New Roman"/>
      <w:b/>
      <w:bCs/>
      <w:sz w:val="20"/>
      <w:szCs w:val="20"/>
      <w:lang w:val="en-GB"/>
    </w:rPr>
  </w:style>
  <w:style w:type="paragraph" w:styleId="Ballontekst">
    <w:name w:val="Balloon Text"/>
    <w:basedOn w:val="Standaard"/>
    <w:link w:val="BallontekstChar"/>
    <w:uiPriority w:val="99"/>
    <w:semiHidden/>
    <w:rsid w:val="00EC392E"/>
    <w:rPr>
      <w:rFonts w:ascii="Tahoma" w:hAnsi="Tahoma" w:cs="Tahoma"/>
      <w:sz w:val="16"/>
      <w:szCs w:val="16"/>
    </w:rPr>
  </w:style>
  <w:style w:type="character" w:customStyle="1" w:styleId="BallontekstChar">
    <w:name w:val="Ballontekst Char"/>
    <w:link w:val="Ballontekst"/>
    <w:uiPriority w:val="99"/>
    <w:semiHidden/>
    <w:locked/>
    <w:rsid w:val="00EC392E"/>
    <w:rPr>
      <w:rFonts w:ascii="Tahoma" w:hAnsi="Tahoma" w:cs="Tahoma"/>
      <w:sz w:val="16"/>
      <w:szCs w:val="16"/>
      <w:lang w:val="en-GB"/>
    </w:rPr>
  </w:style>
  <w:style w:type="paragraph" w:customStyle="1" w:styleId="Metadata">
    <w:name w:val="Metadata"/>
    <w:basedOn w:val="Standaard"/>
    <w:uiPriority w:val="99"/>
    <w:semiHidden/>
    <w:rsid w:val="00EC392E"/>
    <w:pPr>
      <w:keepNext/>
      <w:keepLines/>
    </w:pPr>
    <w:rPr>
      <w:i/>
    </w:rPr>
  </w:style>
  <w:style w:type="paragraph" w:customStyle="1" w:styleId="SiwuEnglishhangingindent">
    <w:name w:val="Siwu/English (hanging indent)"/>
    <w:basedOn w:val="Standaard"/>
    <w:uiPriority w:val="99"/>
    <w:semiHidden/>
    <w:rsid w:val="00EC392E"/>
    <w:pPr>
      <w:tabs>
        <w:tab w:val="left" w:pos="4500"/>
      </w:tabs>
      <w:spacing w:line="360" w:lineRule="exact"/>
      <w:ind w:left="3119" w:hanging="3119"/>
    </w:pPr>
    <w:rPr>
      <w:sz w:val="24"/>
    </w:rPr>
  </w:style>
  <w:style w:type="paragraph" w:customStyle="1" w:styleId="Ex2">
    <w:name w:val="Ex2"/>
    <w:basedOn w:val="Standaard"/>
    <w:link w:val="Ex2Char"/>
    <w:uiPriority w:val="99"/>
    <w:semiHidden/>
    <w:rsid w:val="00EC392E"/>
    <w:pPr>
      <w:keepNext/>
    </w:pPr>
  </w:style>
  <w:style w:type="paragraph" w:customStyle="1" w:styleId="ExNum">
    <w:name w:val="ExNum"/>
    <w:basedOn w:val="Standaard"/>
    <w:link w:val="ExNumChar"/>
    <w:uiPriority w:val="99"/>
    <w:rsid w:val="00EC392E"/>
    <w:pPr>
      <w:tabs>
        <w:tab w:val="left" w:pos="540"/>
      </w:tabs>
      <w:ind w:left="539" w:hanging="539"/>
    </w:pPr>
    <w:rPr>
      <w:sz w:val="18"/>
    </w:rPr>
  </w:style>
  <w:style w:type="paragraph" w:customStyle="1" w:styleId="ExFT">
    <w:name w:val="ExFT"/>
    <w:basedOn w:val="Standaard"/>
    <w:link w:val="ExFTChar"/>
    <w:uiPriority w:val="99"/>
    <w:rsid w:val="00EC392E"/>
    <w:pPr>
      <w:tabs>
        <w:tab w:val="left" w:pos="720"/>
        <w:tab w:val="left" w:pos="1009"/>
      </w:tabs>
      <w:spacing w:after="160"/>
      <w:ind w:left="720"/>
    </w:pPr>
  </w:style>
  <w:style w:type="character" w:customStyle="1" w:styleId="ExSource">
    <w:name w:val="ExSource"/>
    <w:uiPriority w:val="99"/>
    <w:rsid w:val="00EC392E"/>
    <w:rPr>
      <w:sz w:val="12"/>
      <w:vertAlign w:val="superscript"/>
    </w:rPr>
  </w:style>
  <w:style w:type="character" w:customStyle="1" w:styleId="Ex2Char">
    <w:name w:val="Ex2 Char"/>
    <w:link w:val="Ex2"/>
    <w:uiPriority w:val="99"/>
    <w:locked/>
    <w:rsid w:val="00EC392E"/>
    <w:rPr>
      <w:rFonts w:ascii="Times New Roman" w:hAnsi="Times New Roman"/>
      <w:sz w:val="24"/>
      <w:lang w:val="en-GB"/>
    </w:rPr>
  </w:style>
  <w:style w:type="character" w:customStyle="1" w:styleId="Ex1Char">
    <w:name w:val="Ex1 Char"/>
    <w:link w:val="Ex1"/>
    <w:uiPriority w:val="99"/>
    <w:locked/>
    <w:rsid w:val="00EC392E"/>
    <w:rPr>
      <w:rFonts w:ascii="Times New Roman" w:hAnsi="Times New Roman"/>
      <w:i/>
      <w:noProof/>
      <w:sz w:val="24"/>
      <w:lang w:val="en-GB"/>
    </w:rPr>
  </w:style>
  <w:style w:type="character" w:customStyle="1" w:styleId="ExNumChar">
    <w:name w:val="ExNum Char"/>
    <w:link w:val="ExNum"/>
    <w:uiPriority w:val="99"/>
    <w:locked/>
    <w:rsid w:val="00EC392E"/>
    <w:rPr>
      <w:rFonts w:ascii="Times New Roman" w:hAnsi="Times New Roman"/>
      <w:sz w:val="24"/>
      <w:lang w:val="en-GB"/>
    </w:rPr>
  </w:style>
  <w:style w:type="paragraph" w:styleId="Inhopg4">
    <w:name w:val="toc 4"/>
    <w:basedOn w:val="Standaard"/>
    <w:next w:val="Standaard"/>
    <w:autoRedefine/>
    <w:uiPriority w:val="99"/>
    <w:semiHidden/>
    <w:rsid w:val="00EC392E"/>
    <w:pPr>
      <w:spacing w:line="240" w:lineRule="auto"/>
      <w:ind w:left="720"/>
    </w:pPr>
    <w:rPr>
      <w:sz w:val="24"/>
    </w:rPr>
  </w:style>
  <w:style w:type="paragraph" w:styleId="Inhopg5">
    <w:name w:val="toc 5"/>
    <w:basedOn w:val="Standaard"/>
    <w:next w:val="Standaard"/>
    <w:autoRedefine/>
    <w:uiPriority w:val="99"/>
    <w:semiHidden/>
    <w:rsid w:val="00EC392E"/>
    <w:pPr>
      <w:spacing w:line="240" w:lineRule="auto"/>
      <w:ind w:left="960"/>
    </w:pPr>
    <w:rPr>
      <w:sz w:val="24"/>
    </w:rPr>
  </w:style>
  <w:style w:type="paragraph" w:styleId="Inhopg6">
    <w:name w:val="toc 6"/>
    <w:basedOn w:val="Standaard"/>
    <w:next w:val="Standaard"/>
    <w:autoRedefine/>
    <w:uiPriority w:val="99"/>
    <w:semiHidden/>
    <w:rsid w:val="00EC392E"/>
    <w:pPr>
      <w:spacing w:line="240" w:lineRule="auto"/>
      <w:ind w:left="1200"/>
    </w:pPr>
    <w:rPr>
      <w:sz w:val="24"/>
    </w:rPr>
  </w:style>
  <w:style w:type="paragraph" w:styleId="Inhopg7">
    <w:name w:val="toc 7"/>
    <w:basedOn w:val="Standaard"/>
    <w:next w:val="Standaard"/>
    <w:autoRedefine/>
    <w:uiPriority w:val="99"/>
    <w:semiHidden/>
    <w:rsid w:val="00EC392E"/>
    <w:pPr>
      <w:spacing w:line="240" w:lineRule="auto"/>
      <w:ind w:left="1440"/>
    </w:pPr>
    <w:rPr>
      <w:sz w:val="24"/>
    </w:rPr>
  </w:style>
  <w:style w:type="paragraph" w:styleId="Inhopg8">
    <w:name w:val="toc 8"/>
    <w:basedOn w:val="Standaard"/>
    <w:next w:val="Standaard"/>
    <w:autoRedefine/>
    <w:uiPriority w:val="99"/>
    <w:semiHidden/>
    <w:rsid w:val="00EC392E"/>
    <w:pPr>
      <w:spacing w:line="240" w:lineRule="auto"/>
      <w:ind w:left="1680"/>
    </w:pPr>
    <w:rPr>
      <w:sz w:val="24"/>
    </w:rPr>
  </w:style>
  <w:style w:type="paragraph" w:styleId="Inhopg9">
    <w:name w:val="toc 9"/>
    <w:basedOn w:val="Standaard"/>
    <w:next w:val="Standaard"/>
    <w:autoRedefine/>
    <w:uiPriority w:val="99"/>
    <w:semiHidden/>
    <w:rsid w:val="00EC392E"/>
    <w:pPr>
      <w:spacing w:line="240" w:lineRule="auto"/>
      <w:ind w:left="1920"/>
    </w:pPr>
    <w:rPr>
      <w:sz w:val="24"/>
    </w:rPr>
  </w:style>
  <w:style w:type="paragraph" w:customStyle="1" w:styleId="Dateline">
    <w:name w:val="Dateline"/>
    <w:uiPriority w:val="99"/>
    <w:semiHidden/>
    <w:rsid w:val="00EC392E"/>
    <w:rPr>
      <w:rFonts w:ascii="Charis SIL" w:eastAsia="Times New Roman" w:hAnsi="Charis SIL" w:cs="Lucida Sans Unicode"/>
      <w:b/>
      <w:sz w:val="28"/>
      <w:szCs w:val="28"/>
    </w:rPr>
  </w:style>
  <w:style w:type="paragraph" w:customStyle="1" w:styleId="ExMultiline">
    <w:name w:val="ExMultiline"/>
    <w:basedOn w:val="Standaard"/>
    <w:uiPriority w:val="99"/>
    <w:semiHidden/>
    <w:rsid w:val="00EC392E"/>
    <w:pPr>
      <w:spacing w:line="40" w:lineRule="exact"/>
    </w:pPr>
    <w:rPr>
      <w:sz w:val="4"/>
    </w:rPr>
  </w:style>
  <w:style w:type="paragraph" w:customStyle="1" w:styleId="ExOneLine">
    <w:name w:val="ExOneLine"/>
    <w:basedOn w:val="Standaard"/>
    <w:link w:val="ExOneLineChar"/>
    <w:uiPriority w:val="99"/>
    <w:semiHidden/>
    <w:rsid w:val="00EC392E"/>
    <w:pPr>
      <w:tabs>
        <w:tab w:val="left" w:pos="720"/>
      </w:tabs>
      <w:ind w:left="720" w:hanging="720"/>
    </w:pPr>
  </w:style>
  <w:style w:type="character" w:customStyle="1" w:styleId="ipa">
    <w:name w:val="ipa"/>
    <w:uiPriority w:val="99"/>
    <w:semiHidden/>
    <w:rsid w:val="00EC392E"/>
    <w:rPr>
      <w:rFonts w:cs="Times New Roman"/>
    </w:rPr>
  </w:style>
  <w:style w:type="paragraph" w:customStyle="1" w:styleId="Listexamples">
    <w:name w:val="List examples"/>
    <w:basedOn w:val="Standaard"/>
    <w:uiPriority w:val="99"/>
    <w:semiHidden/>
    <w:rsid w:val="00EC392E"/>
    <w:pPr>
      <w:numPr>
        <w:numId w:val="4"/>
      </w:numPr>
      <w:spacing w:line="300" w:lineRule="exact"/>
    </w:pPr>
  </w:style>
  <w:style w:type="paragraph" w:customStyle="1" w:styleId="Blockquote">
    <w:name w:val="Blockquote"/>
    <w:basedOn w:val="Standaard"/>
    <w:uiPriority w:val="99"/>
    <w:semiHidden/>
    <w:rsid w:val="00EC392E"/>
    <w:pPr>
      <w:ind w:left="720" w:right="625"/>
    </w:pPr>
    <w:rPr>
      <w:szCs w:val="20"/>
    </w:rPr>
  </w:style>
  <w:style w:type="paragraph" w:customStyle="1" w:styleId="Example">
    <w:name w:val="Example"/>
    <w:basedOn w:val="Standaard"/>
    <w:link w:val="ExampleChar"/>
    <w:uiPriority w:val="99"/>
    <w:semiHidden/>
    <w:rsid w:val="00EC392E"/>
    <w:pPr>
      <w:spacing w:before="120"/>
      <w:ind w:left="720" w:hanging="720"/>
    </w:pPr>
  </w:style>
  <w:style w:type="paragraph" w:customStyle="1" w:styleId="Question">
    <w:name w:val="Question"/>
    <w:basedOn w:val="Standaard"/>
    <w:link w:val="QuestionChar"/>
    <w:uiPriority w:val="99"/>
    <w:semiHidden/>
    <w:rsid w:val="00EC392E"/>
    <w:pPr>
      <w:numPr>
        <w:numId w:val="6"/>
      </w:numPr>
      <w:spacing w:after="200" w:line="276" w:lineRule="auto"/>
    </w:pPr>
    <w:rPr>
      <w:rFonts w:ascii="Lucida Sans Unicode" w:eastAsia="Calibri" w:hAnsi="Lucida Sans Unicode"/>
      <w:szCs w:val="20"/>
      <w:lang w:val="en-US"/>
    </w:rPr>
  </w:style>
  <w:style w:type="character" w:customStyle="1" w:styleId="QuestionChar">
    <w:name w:val="Question Char"/>
    <w:link w:val="Question"/>
    <w:uiPriority w:val="99"/>
    <w:semiHidden/>
    <w:locked/>
    <w:rsid w:val="00EC392E"/>
    <w:rPr>
      <w:rFonts w:ascii="Lucida Sans Unicode" w:hAnsi="Lucida Sans Unicode"/>
    </w:rPr>
  </w:style>
  <w:style w:type="paragraph" w:customStyle="1" w:styleId="ExampleInterlinear">
    <w:name w:val="Example Interlinear"/>
    <w:basedOn w:val="Standaard"/>
    <w:uiPriority w:val="99"/>
    <w:semiHidden/>
    <w:rsid w:val="00EC392E"/>
    <w:pPr>
      <w:tabs>
        <w:tab w:val="left" w:pos="720"/>
        <w:tab w:val="left" w:pos="1009"/>
      </w:tabs>
    </w:pPr>
  </w:style>
  <w:style w:type="character" w:customStyle="1" w:styleId="ExOneLineChar">
    <w:name w:val="ExOneLine Char"/>
    <w:link w:val="ExOneLine"/>
    <w:uiPriority w:val="99"/>
    <w:locked/>
    <w:rsid w:val="00EC392E"/>
    <w:rPr>
      <w:rFonts w:ascii="Times New Roman" w:hAnsi="Times New Roman"/>
      <w:sz w:val="24"/>
      <w:lang w:val="en-GB"/>
    </w:rPr>
  </w:style>
  <w:style w:type="paragraph" w:customStyle="1" w:styleId="Default">
    <w:name w:val="Default"/>
    <w:uiPriority w:val="99"/>
    <w:semiHidden/>
    <w:rsid w:val="00EC392E"/>
    <w:pPr>
      <w:autoSpaceDE w:val="0"/>
      <w:autoSpaceDN w:val="0"/>
      <w:adjustRightInd w:val="0"/>
    </w:pPr>
    <w:rPr>
      <w:rFonts w:ascii="Charis SIL" w:eastAsia="Times New Roman" w:hAnsi="Charis SIL" w:cs="Charis SIL"/>
      <w:color w:val="000000"/>
      <w:sz w:val="24"/>
      <w:szCs w:val="24"/>
      <w:lang w:val="nl-NL" w:eastAsia="nl-NL"/>
    </w:rPr>
  </w:style>
  <w:style w:type="paragraph" w:customStyle="1" w:styleId="ExFTnospaceafter">
    <w:name w:val="ExFT (no space after)"/>
    <w:basedOn w:val="ExFT"/>
    <w:link w:val="ExFTnospaceafterChar"/>
    <w:uiPriority w:val="99"/>
    <w:rsid w:val="00EC392E"/>
    <w:pPr>
      <w:spacing w:after="0"/>
    </w:pPr>
  </w:style>
  <w:style w:type="paragraph" w:styleId="Lijstopsomteken">
    <w:name w:val="List Bullet"/>
    <w:basedOn w:val="Standaard"/>
    <w:uiPriority w:val="99"/>
    <w:semiHidden/>
    <w:rsid w:val="00EC392E"/>
    <w:pPr>
      <w:tabs>
        <w:tab w:val="num" w:pos="360"/>
      </w:tabs>
      <w:ind w:left="360" w:hanging="360"/>
    </w:pPr>
  </w:style>
  <w:style w:type="character" w:customStyle="1" w:styleId="ExNumber">
    <w:name w:val="ExNumber"/>
    <w:uiPriority w:val="99"/>
    <w:semiHidden/>
    <w:rsid w:val="00EC392E"/>
    <w:rPr>
      <w:sz w:val="20"/>
    </w:rPr>
  </w:style>
  <w:style w:type="character" w:customStyle="1" w:styleId="ExFTChar">
    <w:name w:val="ExFT Char"/>
    <w:link w:val="ExFT"/>
    <w:uiPriority w:val="99"/>
    <w:locked/>
    <w:rsid w:val="00EC392E"/>
    <w:rPr>
      <w:rFonts w:ascii="Times New Roman" w:hAnsi="Times New Roman"/>
      <w:sz w:val="24"/>
      <w:lang w:val="en-GB"/>
    </w:rPr>
  </w:style>
  <w:style w:type="paragraph" w:customStyle="1" w:styleId="Epigraph">
    <w:name w:val="Epigraph"/>
    <w:basedOn w:val="Standaard"/>
    <w:uiPriority w:val="99"/>
    <w:rsid w:val="00EC392E"/>
    <w:pPr>
      <w:ind w:left="720"/>
    </w:pPr>
  </w:style>
  <w:style w:type="paragraph" w:customStyle="1" w:styleId="Standaardtabel0">
    <w:name w:val="Standaard (tabel)"/>
    <w:basedOn w:val="Standaard"/>
    <w:uiPriority w:val="99"/>
    <w:semiHidden/>
    <w:rsid w:val="00EC392E"/>
  </w:style>
  <w:style w:type="paragraph" w:styleId="Bijschrift">
    <w:name w:val="caption"/>
    <w:basedOn w:val="Standaard"/>
    <w:next w:val="Standaard"/>
    <w:uiPriority w:val="99"/>
    <w:qFormat/>
    <w:rsid w:val="00EC392E"/>
    <w:pPr>
      <w:spacing w:before="160" w:after="320"/>
      <w:jc w:val="center"/>
    </w:pPr>
    <w:rPr>
      <w:b/>
      <w:bCs/>
      <w:szCs w:val="20"/>
    </w:rPr>
  </w:style>
  <w:style w:type="paragraph" w:customStyle="1" w:styleId="References">
    <w:name w:val="References"/>
    <w:basedOn w:val="Standaard"/>
    <w:uiPriority w:val="99"/>
    <w:rsid w:val="00EC392E"/>
    <w:pPr>
      <w:widowControl w:val="0"/>
      <w:autoSpaceDE w:val="0"/>
      <w:autoSpaceDN w:val="0"/>
      <w:adjustRightInd w:val="0"/>
      <w:ind w:left="720" w:hanging="720"/>
    </w:pPr>
  </w:style>
  <w:style w:type="paragraph" w:customStyle="1" w:styleId="ExGesture">
    <w:name w:val="ExGesture"/>
    <w:basedOn w:val="ExFT"/>
    <w:link w:val="ExGestureChar"/>
    <w:uiPriority w:val="99"/>
    <w:rsid w:val="00EC392E"/>
    <w:pPr>
      <w:tabs>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s>
      <w:spacing w:after="0"/>
      <w:contextualSpacing w:val="0"/>
    </w:pPr>
    <w:rPr>
      <w:sz w:val="16"/>
      <w:szCs w:val="16"/>
      <w:lang w:val="en-US"/>
    </w:rPr>
  </w:style>
  <w:style w:type="paragraph" w:customStyle="1" w:styleId="ExtractLine">
    <w:name w:val="Extract Line"/>
    <w:basedOn w:val="Standaard"/>
    <w:uiPriority w:val="99"/>
    <w:semiHidden/>
    <w:rsid w:val="00EC392E"/>
    <w:pPr>
      <w:ind w:left="709" w:hanging="567"/>
    </w:pPr>
    <w:rPr>
      <w:lang w:val="en-US"/>
    </w:rPr>
  </w:style>
  <w:style w:type="paragraph" w:customStyle="1" w:styleId="Extractcaption">
    <w:name w:val="Extract caption"/>
    <w:basedOn w:val="Bijschrift"/>
    <w:uiPriority w:val="99"/>
    <w:rsid w:val="00EC392E"/>
    <w:pPr>
      <w:keepNext/>
      <w:spacing w:before="120" w:after="120"/>
      <w:jc w:val="left"/>
    </w:pPr>
  </w:style>
  <w:style w:type="paragraph" w:customStyle="1" w:styleId="Extractfirstcolumn">
    <w:name w:val="Extract first column"/>
    <w:basedOn w:val="Ex2"/>
    <w:link w:val="ExtractfirstcolumnCharChar"/>
    <w:uiPriority w:val="99"/>
    <w:rsid w:val="00EC392E"/>
    <w:pPr>
      <w:tabs>
        <w:tab w:val="left" w:pos="426"/>
      </w:tabs>
      <w:spacing w:line="280" w:lineRule="exact"/>
    </w:pPr>
    <w:rPr>
      <w:caps/>
      <w:sz w:val="16"/>
      <w:szCs w:val="16"/>
    </w:rPr>
  </w:style>
  <w:style w:type="paragraph" w:customStyle="1" w:styleId="ExFTextract">
    <w:name w:val="ExFT (extract)"/>
    <w:basedOn w:val="ExFTnospaceafter"/>
    <w:link w:val="ExFTextractChar"/>
    <w:uiPriority w:val="99"/>
    <w:rsid w:val="00EC392E"/>
  </w:style>
  <w:style w:type="paragraph" w:customStyle="1" w:styleId="Extractsingleline">
    <w:name w:val="Extract single line"/>
    <w:basedOn w:val="Standaard"/>
    <w:link w:val="ExtractsinglelineChar"/>
    <w:uiPriority w:val="99"/>
    <w:rsid w:val="00EC392E"/>
    <w:pPr>
      <w:ind w:left="709" w:hanging="709"/>
    </w:pPr>
  </w:style>
  <w:style w:type="paragraph" w:customStyle="1" w:styleId="ExFTextractwithspaceafter">
    <w:name w:val="ExFT (extract) with space after"/>
    <w:basedOn w:val="ExFTextract"/>
    <w:uiPriority w:val="99"/>
    <w:rsid w:val="00EC392E"/>
    <w:pPr>
      <w:spacing w:after="120"/>
      <w:contextualSpacing w:val="0"/>
    </w:pPr>
  </w:style>
  <w:style w:type="paragraph" w:customStyle="1" w:styleId="Affiliation">
    <w:name w:val="Affiliation"/>
    <w:basedOn w:val="Body"/>
    <w:next w:val="Body"/>
    <w:uiPriority w:val="99"/>
    <w:semiHidden/>
    <w:rsid w:val="00EC392E"/>
    <w:pPr>
      <w:jc w:val="center"/>
    </w:pPr>
    <w:rPr>
      <w:i/>
    </w:rPr>
  </w:style>
  <w:style w:type="paragraph" w:customStyle="1" w:styleId="Author">
    <w:name w:val="Author"/>
    <w:basedOn w:val="Body"/>
    <w:next w:val="Affiliation"/>
    <w:uiPriority w:val="99"/>
    <w:semiHidden/>
    <w:rsid w:val="00EC392E"/>
    <w:pPr>
      <w:jc w:val="center"/>
    </w:pPr>
    <w:rPr>
      <w:caps/>
    </w:rPr>
  </w:style>
  <w:style w:type="paragraph" w:customStyle="1" w:styleId="Body">
    <w:name w:val="Body"/>
    <w:next w:val="Standaard"/>
    <w:link w:val="BodyCharChar"/>
    <w:uiPriority w:val="99"/>
    <w:semiHidden/>
    <w:rsid w:val="00EC392E"/>
    <w:pPr>
      <w:autoSpaceDE w:val="0"/>
      <w:autoSpaceDN w:val="0"/>
      <w:adjustRightInd w:val="0"/>
      <w:spacing w:after="120" w:line="192" w:lineRule="auto"/>
      <w:jc w:val="both"/>
    </w:pPr>
    <w:rPr>
      <w:rFonts w:ascii="Charis SIL" w:eastAsia="Times New Roman" w:hAnsi="Charis SIL"/>
      <w:sz w:val="22"/>
      <w:szCs w:val="18"/>
    </w:rPr>
  </w:style>
  <w:style w:type="paragraph" w:customStyle="1" w:styleId="BodyNewParagraph">
    <w:name w:val="Body New Paragraph"/>
    <w:basedOn w:val="Body"/>
    <w:uiPriority w:val="99"/>
    <w:semiHidden/>
    <w:rsid w:val="00EC392E"/>
    <w:pPr>
      <w:ind w:firstLine="284"/>
    </w:pPr>
    <w:rPr>
      <w:szCs w:val="24"/>
    </w:rPr>
  </w:style>
  <w:style w:type="paragraph" w:customStyle="1" w:styleId="CAsymbol">
    <w:name w:val="CA symbol"/>
    <w:basedOn w:val="Ex2"/>
    <w:link w:val="CAsymbolChar"/>
    <w:uiPriority w:val="99"/>
    <w:rsid w:val="00EC392E"/>
  </w:style>
  <w:style w:type="character" w:styleId="Nadruk">
    <w:name w:val="Emphasis"/>
    <w:uiPriority w:val="99"/>
    <w:qFormat/>
    <w:rsid w:val="00EC392E"/>
    <w:rPr>
      <w:rFonts w:cs="Times New Roman"/>
      <w:i/>
    </w:rPr>
  </w:style>
  <w:style w:type="character" w:styleId="Eindnootmarkering">
    <w:name w:val="endnote reference"/>
    <w:uiPriority w:val="99"/>
    <w:semiHidden/>
    <w:rsid w:val="00EC392E"/>
    <w:rPr>
      <w:rFonts w:cs="Times New Roman"/>
      <w:vertAlign w:val="superscript"/>
    </w:rPr>
  </w:style>
  <w:style w:type="paragraph" w:customStyle="1" w:styleId="ExFreetranslation">
    <w:name w:val="Ex: Free translation"/>
    <w:basedOn w:val="Standaard"/>
    <w:uiPriority w:val="99"/>
    <w:semiHidden/>
    <w:rsid w:val="00EC392E"/>
    <w:pPr>
      <w:spacing w:line="192" w:lineRule="auto"/>
      <w:ind w:left="567"/>
    </w:pPr>
    <w:rPr>
      <w:lang w:val="en-US"/>
    </w:rPr>
  </w:style>
  <w:style w:type="paragraph" w:customStyle="1" w:styleId="ExampleSingle">
    <w:name w:val="Example (Single)"/>
    <w:basedOn w:val="Body"/>
    <w:link w:val="ExampleSingleCharChar"/>
    <w:uiPriority w:val="99"/>
    <w:semiHidden/>
    <w:rsid w:val="00EC392E"/>
    <w:pPr>
      <w:spacing w:before="280" w:after="280"/>
      <w:contextualSpacing/>
      <w:jc w:val="left"/>
    </w:pPr>
  </w:style>
  <w:style w:type="paragraph" w:customStyle="1" w:styleId="IndentedQuotation">
    <w:name w:val="Indented Quotation"/>
    <w:basedOn w:val="Body"/>
    <w:next w:val="Body"/>
    <w:uiPriority w:val="99"/>
    <w:semiHidden/>
    <w:rsid w:val="00EC392E"/>
    <w:pPr>
      <w:ind w:left="567" w:right="567"/>
    </w:pPr>
    <w:rPr>
      <w:szCs w:val="24"/>
    </w:rPr>
  </w:style>
  <w:style w:type="paragraph" w:customStyle="1" w:styleId="LDLTBulletPoints">
    <w:name w:val="LDLT Bullet Points"/>
    <w:basedOn w:val="Body"/>
    <w:next w:val="BodyNewParagraph"/>
    <w:uiPriority w:val="99"/>
    <w:semiHidden/>
    <w:rsid w:val="00EC392E"/>
    <w:rPr>
      <w:szCs w:val="22"/>
    </w:rPr>
  </w:style>
  <w:style w:type="paragraph" w:customStyle="1" w:styleId="LDLTFigureCaption">
    <w:name w:val="LDLT Figure Caption"/>
    <w:basedOn w:val="Body"/>
    <w:next w:val="Body"/>
    <w:uiPriority w:val="99"/>
    <w:semiHidden/>
    <w:rsid w:val="00EC392E"/>
    <w:pPr>
      <w:jc w:val="center"/>
    </w:pPr>
    <w:rPr>
      <w:szCs w:val="24"/>
    </w:rPr>
  </w:style>
  <w:style w:type="paragraph" w:customStyle="1" w:styleId="LDLTFigureHeading">
    <w:name w:val="LDLT Figure Heading"/>
    <w:basedOn w:val="Body"/>
    <w:uiPriority w:val="99"/>
    <w:semiHidden/>
    <w:rsid w:val="00EC392E"/>
    <w:pPr>
      <w:jc w:val="center"/>
    </w:pPr>
    <w:rPr>
      <w:b/>
      <w:szCs w:val="24"/>
    </w:rPr>
  </w:style>
  <w:style w:type="paragraph" w:customStyle="1" w:styleId="LDLTFootnoteText">
    <w:name w:val="LDLT Footnote Text"/>
    <w:basedOn w:val="Standaard"/>
    <w:uiPriority w:val="99"/>
    <w:semiHidden/>
    <w:rsid w:val="00EC392E"/>
    <w:pPr>
      <w:autoSpaceDE w:val="0"/>
      <w:autoSpaceDN w:val="0"/>
      <w:adjustRightInd w:val="0"/>
      <w:spacing w:line="240" w:lineRule="exact"/>
    </w:pPr>
    <w:rPr>
      <w:rFonts w:ascii="Times" w:hAnsi="Times"/>
    </w:rPr>
  </w:style>
  <w:style w:type="character" w:styleId="Regelnummer">
    <w:name w:val="line number"/>
    <w:uiPriority w:val="99"/>
    <w:semiHidden/>
    <w:rsid w:val="00EC392E"/>
    <w:rPr>
      <w:rFonts w:cs="Times New Roman"/>
    </w:rPr>
  </w:style>
  <w:style w:type="paragraph" w:customStyle="1" w:styleId="ReferencesHeading">
    <w:name w:val="References Heading"/>
    <w:basedOn w:val="Body"/>
    <w:next w:val="References"/>
    <w:uiPriority w:val="99"/>
    <w:semiHidden/>
    <w:rsid w:val="00EC392E"/>
    <w:pPr>
      <w:jc w:val="center"/>
    </w:pPr>
    <w:rPr>
      <w:caps/>
    </w:rPr>
  </w:style>
  <w:style w:type="character" w:customStyle="1" w:styleId="Siwu">
    <w:name w:val="Siwu"/>
    <w:uiPriority w:val="99"/>
    <w:semiHidden/>
    <w:rsid w:val="00EC392E"/>
    <w:rPr>
      <w:rFonts w:ascii="Charis SIL" w:hAnsi="Charis SIL"/>
      <w:i/>
      <w:sz w:val="22"/>
    </w:rPr>
  </w:style>
  <w:style w:type="table" w:styleId="Tabellijst3">
    <w:name w:val="Table List 3"/>
    <w:basedOn w:val="Standaardtabel"/>
    <w:uiPriority w:val="99"/>
    <w:semiHidden/>
    <w:rsid w:val="00EC392E"/>
    <w:pPr>
      <w:spacing w:after="120" w:line="300" w:lineRule="exact"/>
    </w:pPr>
    <w:rPr>
      <w:rFonts w:ascii="Times New Roman" w:eastAsia="Times New Roman" w:hAnsi="Times New Roman"/>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xtractsinglelinewithspaceafter">
    <w:name w:val="Extract single line (with space after)"/>
    <w:basedOn w:val="Standaard"/>
    <w:link w:val="ExtractsinglelinewithspaceafterChar"/>
    <w:uiPriority w:val="99"/>
    <w:rsid w:val="00EC392E"/>
    <w:pPr>
      <w:tabs>
        <w:tab w:val="left" w:pos="425"/>
      </w:tabs>
      <w:ind w:left="709" w:hanging="709"/>
    </w:pPr>
  </w:style>
  <w:style w:type="character" w:customStyle="1" w:styleId="ExtractLineMarker">
    <w:name w:val="Extract Line Marker"/>
    <w:uiPriority w:val="99"/>
    <w:semiHidden/>
    <w:rsid w:val="00EC392E"/>
    <w:rPr>
      <w:sz w:val="24"/>
    </w:rPr>
  </w:style>
  <w:style w:type="paragraph" w:customStyle="1" w:styleId="ExtractfirstcolumnChar">
    <w:name w:val="Extract first column Char"/>
    <w:basedOn w:val="Ex2"/>
    <w:link w:val="ExtractfirstcolumnCharChar1"/>
    <w:uiPriority w:val="99"/>
    <w:semiHidden/>
    <w:rsid w:val="00EC392E"/>
    <w:pPr>
      <w:tabs>
        <w:tab w:val="left" w:pos="426"/>
      </w:tabs>
      <w:spacing w:line="280" w:lineRule="exact"/>
    </w:pPr>
    <w:rPr>
      <w:caps/>
      <w:noProof/>
      <w:sz w:val="16"/>
      <w:szCs w:val="16"/>
    </w:rPr>
  </w:style>
  <w:style w:type="character" w:customStyle="1" w:styleId="ExtractfirstcolumnCharChar">
    <w:name w:val="Extract first column Char Char"/>
    <w:link w:val="Extractfirstcolumn"/>
    <w:uiPriority w:val="99"/>
    <w:locked/>
    <w:rsid w:val="00EC392E"/>
    <w:rPr>
      <w:rFonts w:ascii="Times New Roman" w:hAnsi="Times New Roman"/>
      <w:caps/>
      <w:sz w:val="16"/>
      <w:lang w:val="en-GB"/>
    </w:rPr>
  </w:style>
  <w:style w:type="paragraph" w:customStyle="1" w:styleId="DataCaption">
    <w:name w:val="Data Caption"/>
    <w:basedOn w:val="Bijschrift"/>
    <w:link w:val="DataCaptionChar"/>
    <w:uiPriority w:val="99"/>
    <w:rsid w:val="00EC392E"/>
    <w:pPr>
      <w:keepNext/>
      <w:spacing w:before="240" w:after="120"/>
      <w:jc w:val="left"/>
    </w:pPr>
    <w:rPr>
      <w:rFonts w:cs="Lucida Sans Unicode"/>
      <w:szCs w:val="28"/>
    </w:rPr>
  </w:style>
  <w:style w:type="paragraph" w:customStyle="1" w:styleId="Epigraphauthor">
    <w:name w:val="Epigraph author"/>
    <w:basedOn w:val="Epigraph"/>
    <w:uiPriority w:val="99"/>
    <w:rsid w:val="00EC392E"/>
    <w:pPr>
      <w:spacing w:before="120" w:after="480"/>
      <w:jc w:val="right"/>
    </w:pPr>
    <w:rPr>
      <w:sz w:val="18"/>
      <w:szCs w:val="20"/>
    </w:rPr>
  </w:style>
  <w:style w:type="paragraph" w:styleId="Plattetekst">
    <w:name w:val="Body Text"/>
    <w:basedOn w:val="Standaard"/>
    <w:next w:val="Plattetekstinspringen"/>
    <w:link w:val="PlattetekstChar"/>
    <w:uiPriority w:val="99"/>
    <w:rsid w:val="00EC392E"/>
    <w:pPr>
      <w:contextualSpacing w:val="0"/>
      <w:jc w:val="both"/>
    </w:pPr>
  </w:style>
  <w:style w:type="character" w:customStyle="1" w:styleId="PlattetekstChar">
    <w:name w:val="Platte tekst Char"/>
    <w:link w:val="Plattetekst"/>
    <w:uiPriority w:val="99"/>
    <w:locked/>
    <w:rsid w:val="00EC392E"/>
    <w:rPr>
      <w:rFonts w:ascii="Times New Roman" w:hAnsi="Times New Roman" w:cs="Times New Roman"/>
      <w:sz w:val="24"/>
      <w:szCs w:val="24"/>
      <w:lang w:val="en-GB"/>
    </w:rPr>
  </w:style>
  <w:style w:type="character" w:styleId="GevolgdeHyperlink">
    <w:name w:val="FollowedHyperlink"/>
    <w:uiPriority w:val="99"/>
    <w:rsid w:val="00EC392E"/>
    <w:rPr>
      <w:rFonts w:cs="Times New Roman"/>
      <w:color w:val="800080"/>
      <w:u w:val="single"/>
    </w:rPr>
  </w:style>
  <w:style w:type="paragraph" w:styleId="Normaalweb">
    <w:name w:val="Normal (Web)"/>
    <w:basedOn w:val="Standaard"/>
    <w:uiPriority w:val="99"/>
    <w:semiHidden/>
    <w:rsid w:val="00EC392E"/>
    <w:pPr>
      <w:spacing w:before="100" w:beforeAutospacing="1" w:after="100" w:afterAutospacing="1" w:line="240" w:lineRule="auto"/>
    </w:pPr>
    <w:rPr>
      <w:sz w:val="24"/>
      <w:lang w:val="nl-NL" w:eastAsia="nl-NL"/>
    </w:rPr>
  </w:style>
  <w:style w:type="paragraph" w:customStyle="1" w:styleId="Reference">
    <w:name w:val="Reference"/>
    <w:basedOn w:val="Standaard"/>
    <w:uiPriority w:val="99"/>
    <w:rsid w:val="00EC392E"/>
    <w:pPr>
      <w:widowControl w:val="0"/>
      <w:autoSpaceDE w:val="0"/>
      <w:autoSpaceDN w:val="0"/>
      <w:adjustRightInd w:val="0"/>
      <w:ind w:left="720" w:hanging="720"/>
    </w:pPr>
    <w:rPr>
      <w:lang w:val="en-US"/>
    </w:rPr>
  </w:style>
  <w:style w:type="paragraph" w:styleId="Plattetekstinspringen">
    <w:name w:val="Body Text Indent"/>
    <w:basedOn w:val="Standaard"/>
    <w:link w:val="PlattetekstinspringenChar"/>
    <w:uiPriority w:val="99"/>
    <w:rsid w:val="00EC392E"/>
    <w:pPr>
      <w:spacing w:after="160"/>
      <w:ind w:firstLine="295"/>
      <w:jc w:val="both"/>
    </w:pPr>
  </w:style>
  <w:style w:type="character" w:customStyle="1" w:styleId="PlattetekstinspringenChar">
    <w:name w:val="Platte tekst inspringen Char"/>
    <w:link w:val="Plattetekstinspringen"/>
    <w:uiPriority w:val="99"/>
    <w:locked/>
    <w:rsid w:val="00EC392E"/>
    <w:rPr>
      <w:rFonts w:ascii="Times New Roman" w:hAnsi="Times New Roman" w:cs="Times New Roman"/>
      <w:sz w:val="24"/>
      <w:szCs w:val="24"/>
      <w:lang w:val="en-GB"/>
    </w:rPr>
  </w:style>
  <w:style w:type="paragraph" w:customStyle="1" w:styleId="ExFTsummary">
    <w:name w:val="ExFT summary"/>
    <w:basedOn w:val="ExFT"/>
    <w:uiPriority w:val="99"/>
    <w:rsid w:val="00EC392E"/>
    <w:pPr>
      <w:spacing w:before="120"/>
    </w:pPr>
    <w:rPr>
      <w:lang w:val="en-US"/>
    </w:rPr>
  </w:style>
  <w:style w:type="paragraph" w:customStyle="1" w:styleId="StyleExampleLeft127mm">
    <w:name w:val="Style Example + Left:  12.7 mm"/>
    <w:basedOn w:val="Example"/>
    <w:uiPriority w:val="99"/>
    <w:semiHidden/>
    <w:rsid w:val="00EC392E"/>
    <w:pPr>
      <w:ind w:left="1440"/>
    </w:pPr>
    <w:rPr>
      <w:szCs w:val="20"/>
    </w:rPr>
  </w:style>
  <w:style w:type="paragraph" w:customStyle="1" w:styleId="Examplenumberedparagraph">
    <w:name w:val="Example numbered (paragraph)"/>
    <w:basedOn w:val="Standaard"/>
    <w:uiPriority w:val="99"/>
    <w:semiHidden/>
    <w:rsid w:val="00EC392E"/>
    <w:pPr>
      <w:spacing w:after="60" w:line="300" w:lineRule="exact"/>
    </w:pPr>
    <w:rPr>
      <w:lang w:val="en-US"/>
    </w:rPr>
  </w:style>
  <w:style w:type="paragraph" w:customStyle="1" w:styleId="PartHeading">
    <w:name w:val="Part Heading"/>
    <w:basedOn w:val="Standaard"/>
    <w:uiPriority w:val="99"/>
    <w:rsid w:val="00EC392E"/>
    <w:pPr>
      <w:numPr>
        <w:numId w:val="5"/>
      </w:numPr>
      <w:pBdr>
        <w:bottom w:val="single" w:sz="4" w:space="1" w:color="auto"/>
      </w:pBdr>
      <w:spacing w:after="480"/>
    </w:pPr>
    <w:rPr>
      <w:sz w:val="40"/>
      <w:szCs w:val="40"/>
    </w:rPr>
  </w:style>
  <w:style w:type="paragraph" w:styleId="Lijstmetafbeeldingen">
    <w:name w:val="table of figures"/>
    <w:basedOn w:val="Standaard"/>
    <w:next w:val="Standaard"/>
    <w:uiPriority w:val="99"/>
    <w:semiHidden/>
    <w:rsid w:val="00EC392E"/>
    <w:pPr>
      <w:ind w:left="720" w:hanging="720"/>
    </w:pPr>
    <w:rPr>
      <w:sz w:val="18"/>
    </w:rPr>
  </w:style>
  <w:style w:type="character" w:customStyle="1" w:styleId="CharChar1">
    <w:name w:val="Char Char1"/>
    <w:uiPriority w:val="99"/>
    <w:semiHidden/>
    <w:rsid w:val="00EC392E"/>
    <w:rPr>
      <w:rFonts w:ascii="Charis SIL" w:hAnsi="Charis SIL"/>
      <w:b/>
      <w:sz w:val="28"/>
      <w:lang w:val="en-GB" w:eastAsia="en-US"/>
    </w:rPr>
  </w:style>
  <w:style w:type="character" w:customStyle="1" w:styleId="CharChar2">
    <w:name w:val="Char Char2"/>
    <w:uiPriority w:val="99"/>
    <w:semiHidden/>
    <w:rsid w:val="00EC392E"/>
    <w:rPr>
      <w:rFonts w:ascii="Charis SIL" w:hAnsi="Charis SIL"/>
      <w:b/>
      <w:sz w:val="28"/>
      <w:lang w:val="en-GB" w:eastAsia="en-US"/>
    </w:rPr>
  </w:style>
  <w:style w:type="paragraph" w:customStyle="1" w:styleId="Dirge">
    <w:name w:val="Dirge"/>
    <w:basedOn w:val="Standaard"/>
    <w:uiPriority w:val="99"/>
    <w:rsid w:val="00EC392E"/>
    <w:pPr>
      <w:tabs>
        <w:tab w:val="left" w:pos="567"/>
        <w:tab w:val="left" w:pos="1276"/>
      </w:tabs>
      <w:ind w:left="284"/>
    </w:pPr>
    <w:rPr>
      <w:lang w:val="it-IT"/>
    </w:rPr>
  </w:style>
  <w:style w:type="paragraph" w:customStyle="1" w:styleId="Dirgetranslation">
    <w:name w:val="Dirge translation"/>
    <w:basedOn w:val="Dirge"/>
    <w:uiPriority w:val="99"/>
    <w:rsid w:val="00EC392E"/>
    <w:rPr>
      <w:lang w:val="en-US"/>
    </w:rPr>
  </w:style>
  <w:style w:type="character" w:customStyle="1" w:styleId="ExSourceChar">
    <w:name w:val="ExSource Char"/>
    <w:uiPriority w:val="99"/>
    <w:semiHidden/>
    <w:rsid w:val="00EC392E"/>
    <w:rPr>
      <w:rFonts w:ascii="Charis SIL" w:hAnsi="Charis SIL"/>
      <w:i/>
      <w:noProof/>
      <w:sz w:val="24"/>
      <w:vertAlign w:val="superscript"/>
      <w:lang w:val="en-GB" w:eastAsia="en-US"/>
    </w:rPr>
  </w:style>
  <w:style w:type="character" w:styleId="HTML-acroniem">
    <w:name w:val="HTML Acronym"/>
    <w:uiPriority w:val="99"/>
    <w:semiHidden/>
    <w:rsid w:val="00EC392E"/>
    <w:rPr>
      <w:rFonts w:cs="Times New Roman"/>
    </w:rPr>
  </w:style>
  <w:style w:type="paragraph" w:styleId="HTML-adres">
    <w:name w:val="HTML Address"/>
    <w:basedOn w:val="Standaard"/>
    <w:link w:val="HTML-adresChar"/>
    <w:uiPriority w:val="99"/>
    <w:semiHidden/>
    <w:rsid w:val="00EC392E"/>
    <w:rPr>
      <w:i/>
      <w:iCs/>
    </w:rPr>
  </w:style>
  <w:style w:type="character" w:customStyle="1" w:styleId="HTML-adresChar">
    <w:name w:val="HTML-adres Char"/>
    <w:link w:val="HTML-adres"/>
    <w:uiPriority w:val="99"/>
    <w:semiHidden/>
    <w:locked/>
    <w:rsid w:val="00EC392E"/>
    <w:rPr>
      <w:rFonts w:ascii="Times New Roman" w:hAnsi="Times New Roman" w:cs="Times New Roman"/>
      <w:i/>
      <w:iCs/>
      <w:sz w:val="24"/>
      <w:szCs w:val="24"/>
      <w:lang w:val="en-GB"/>
    </w:rPr>
  </w:style>
  <w:style w:type="character" w:styleId="HTML-citaat">
    <w:name w:val="HTML Cite"/>
    <w:uiPriority w:val="99"/>
    <w:semiHidden/>
    <w:rsid w:val="00EC392E"/>
    <w:rPr>
      <w:rFonts w:cs="Times New Roman"/>
      <w:i/>
    </w:rPr>
  </w:style>
  <w:style w:type="character" w:styleId="HTMLCode">
    <w:name w:val="HTML Code"/>
    <w:uiPriority w:val="99"/>
    <w:semiHidden/>
    <w:rsid w:val="00EC392E"/>
    <w:rPr>
      <w:rFonts w:ascii="Courier New" w:hAnsi="Courier New" w:cs="Times New Roman"/>
      <w:sz w:val="20"/>
    </w:rPr>
  </w:style>
  <w:style w:type="character" w:styleId="HTMLDefinition">
    <w:name w:val="HTML Definition"/>
    <w:uiPriority w:val="99"/>
    <w:semiHidden/>
    <w:rsid w:val="00EC392E"/>
    <w:rPr>
      <w:rFonts w:cs="Times New Roman"/>
      <w:i/>
    </w:rPr>
  </w:style>
  <w:style w:type="character" w:styleId="HTML-toetsenbord">
    <w:name w:val="HTML Keyboard"/>
    <w:uiPriority w:val="99"/>
    <w:semiHidden/>
    <w:rsid w:val="00EC392E"/>
    <w:rPr>
      <w:rFonts w:ascii="Courier New" w:hAnsi="Courier New" w:cs="Times New Roman"/>
      <w:sz w:val="20"/>
    </w:rPr>
  </w:style>
  <w:style w:type="paragraph" w:styleId="HTML-voorafopgemaakt">
    <w:name w:val="HTML Preformatted"/>
    <w:basedOn w:val="Standaard"/>
    <w:link w:val="HTML-voorafopgemaaktChar"/>
    <w:uiPriority w:val="99"/>
    <w:semiHidden/>
    <w:rsid w:val="00EC392E"/>
    <w:rPr>
      <w:rFonts w:ascii="Courier New" w:hAnsi="Courier New" w:cs="Courier New"/>
      <w:szCs w:val="20"/>
    </w:rPr>
  </w:style>
  <w:style w:type="character" w:customStyle="1" w:styleId="HTML-voorafopgemaaktChar">
    <w:name w:val="HTML - vooraf opgemaakt Char"/>
    <w:link w:val="HTML-voorafopgemaakt"/>
    <w:uiPriority w:val="99"/>
    <w:semiHidden/>
    <w:locked/>
    <w:rsid w:val="00EC392E"/>
    <w:rPr>
      <w:rFonts w:ascii="Courier New" w:hAnsi="Courier New" w:cs="Courier New"/>
      <w:sz w:val="20"/>
      <w:szCs w:val="20"/>
      <w:lang w:val="en-GB"/>
    </w:rPr>
  </w:style>
  <w:style w:type="character" w:styleId="HTML-voorbeeld">
    <w:name w:val="HTML Sample"/>
    <w:uiPriority w:val="99"/>
    <w:semiHidden/>
    <w:rsid w:val="00EC392E"/>
    <w:rPr>
      <w:rFonts w:ascii="Courier New" w:hAnsi="Courier New" w:cs="Times New Roman"/>
    </w:rPr>
  </w:style>
  <w:style w:type="character" w:styleId="HTML-schrijfmachine">
    <w:name w:val="HTML Typewriter"/>
    <w:uiPriority w:val="99"/>
    <w:semiHidden/>
    <w:rsid w:val="00EC392E"/>
    <w:rPr>
      <w:rFonts w:ascii="Courier New" w:hAnsi="Courier New" w:cs="Times New Roman"/>
      <w:sz w:val="20"/>
    </w:rPr>
  </w:style>
  <w:style w:type="character" w:styleId="HTMLVariable">
    <w:name w:val="HTML Variable"/>
    <w:uiPriority w:val="99"/>
    <w:semiHidden/>
    <w:rsid w:val="00EC392E"/>
    <w:rPr>
      <w:rFonts w:cs="Times New Roman"/>
      <w:i/>
    </w:rPr>
  </w:style>
  <w:style w:type="paragraph" w:customStyle="1" w:styleId="Line">
    <w:name w:val="Line"/>
    <w:basedOn w:val="Standaard"/>
    <w:uiPriority w:val="99"/>
    <w:rsid w:val="00EC392E"/>
    <w:pPr>
      <w:keepNext/>
      <w:keepLines/>
      <w:numPr>
        <w:numId w:val="3"/>
      </w:numPr>
      <w:tabs>
        <w:tab w:val="left" w:pos="4773"/>
      </w:tabs>
      <w:spacing w:line="360" w:lineRule="exact"/>
    </w:pPr>
    <w:rPr>
      <w:sz w:val="24"/>
      <w:szCs w:val="20"/>
      <w:lang w:val="is-IS"/>
    </w:rPr>
  </w:style>
  <w:style w:type="paragraph" w:styleId="Lijst">
    <w:name w:val="List"/>
    <w:basedOn w:val="Standaard"/>
    <w:uiPriority w:val="99"/>
    <w:semiHidden/>
    <w:rsid w:val="00EC392E"/>
    <w:pPr>
      <w:ind w:left="283" w:hanging="283"/>
    </w:pPr>
  </w:style>
  <w:style w:type="paragraph" w:styleId="Lijst2">
    <w:name w:val="List 2"/>
    <w:basedOn w:val="Standaard"/>
    <w:uiPriority w:val="99"/>
    <w:semiHidden/>
    <w:rsid w:val="00EC392E"/>
    <w:pPr>
      <w:ind w:left="566" w:hanging="283"/>
    </w:pPr>
  </w:style>
  <w:style w:type="paragraph" w:styleId="Lijstopsomteken2">
    <w:name w:val="List Bullet 2"/>
    <w:basedOn w:val="Standaard"/>
    <w:autoRedefine/>
    <w:uiPriority w:val="99"/>
    <w:semiHidden/>
    <w:rsid w:val="00EC392E"/>
  </w:style>
  <w:style w:type="paragraph" w:customStyle="1" w:styleId="Platte">
    <w:name w:val="Platte"/>
    <w:basedOn w:val="ExFT"/>
    <w:uiPriority w:val="99"/>
    <w:semiHidden/>
    <w:rsid w:val="00EC392E"/>
    <w:rPr>
      <w:lang w:val="en-US"/>
    </w:rPr>
  </w:style>
  <w:style w:type="character" w:styleId="Zwaar">
    <w:name w:val="Strong"/>
    <w:uiPriority w:val="99"/>
    <w:qFormat/>
    <w:rsid w:val="00EC392E"/>
    <w:rPr>
      <w:rFonts w:cs="Times New Roman"/>
      <w:b/>
    </w:rPr>
  </w:style>
  <w:style w:type="paragraph" w:customStyle="1" w:styleId="StyleBodyTextBold">
    <w:name w:val="Style Body Text + Bold"/>
    <w:basedOn w:val="Plattetekst"/>
    <w:link w:val="StyleBodyTextBoldChar"/>
    <w:uiPriority w:val="99"/>
    <w:semiHidden/>
    <w:rsid w:val="00EC392E"/>
    <w:pPr>
      <w:spacing w:before="160" w:after="160"/>
    </w:pPr>
    <w:rPr>
      <w:b/>
      <w:bCs/>
    </w:rPr>
  </w:style>
  <w:style w:type="paragraph" w:styleId="Bloktekst">
    <w:name w:val="Block Text"/>
    <w:basedOn w:val="Standaard"/>
    <w:uiPriority w:val="99"/>
    <w:semiHidden/>
    <w:rsid w:val="00EC392E"/>
    <w:pPr>
      <w:ind w:left="1440" w:right="1440"/>
    </w:pPr>
  </w:style>
  <w:style w:type="paragraph" w:styleId="Plattetekst2">
    <w:name w:val="Body Text 2"/>
    <w:basedOn w:val="Standaard"/>
    <w:link w:val="Plattetekst2Char"/>
    <w:uiPriority w:val="99"/>
    <w:semiHidden/>
    <w:rsid w:val="00EC392E"/>
    <w:pPr>
      <w:spacing w:line="480" w:lineRule="auto"/>
    </w:pPr>
  </w:style>
  <w:style w:type="character" w:customStyle="1" w:styleId="Plattetekst2Char">
    <w:name w:val="Platte tekst 2 Char"/>
    <w:link w:val="Plattetekst2"/>
    <w:uiPriority w:val="99"/>
    <w:semiHidden/>
    <w:locked/>
    <w:rsid w:val="00EC392E"/>
    <w:rPr>
      <w:rFonts w:ascii="Times New Roman" w:hAnsi="Times New Roman" w:cs="Times New Roman"/>
      <w:sz w:val="24"/>
      <w:szCs w:val="24"/>
      <w:lang w:val="en-GB"/>
    </w:rPr>
  </w:style>
  <w:style w:type="paragraph" w:styleId="Plattetekst3">
    <w:name w:val="Body Text 3"/>
    <w:basedOn w:val="Standaard"/>
    <w:link w:val="Plattetekst3Char"/>
    <w:uiPriority w:val="99"/>
    <w:semiHidden/>
    <w:rsid w:val="00EC392E"/>
    <w:rPr>
      <w:sz w:val="16"/>
      <w:szCs w:val="16"/>
    </w:rPr>
  </w:style>
  <w:style w:type="character" w:customStyle="1" w:styleId="Plattetekst3Char">
    <w:name w:val="Platte tekst 3 Char"/>
    <w:link w:val="Plattetekst3"/>
    <w:uiPriority w:val="99"/>
    <w:semiHidden/>
    <w:locked/>
    <w:rsid w:val="00EC392E"/>
    <w:rPr>
      <w:rFonts w:ascii="Times New Roman" w:hAnsi="Times New Roman" w:cs="Times New Roman"/>
      <w:sz w:val="16"/>
      <w:szCs w:val="16"/>
      <w:lang w:val="en-GB"/>
    </w:rPr>
  </w:style>
  <w:style w:type="paragraph" w:styleId="Platteteksteersteinspringing">
    <w:name w:val="Body Text First Indent"/>
    <w:basedOn w:val="Plattetekst"/>
    <w:link w:val="PlatteteksteersteinspringingChar"/>
    <w:uiPriority w:val="99"/>
    <w:semiHidden/>
    <w:rsid w:val="00EC392E"/>
    <w:pPr>
      <w:spacing w:after="120"/>
      <w:ind w:firstLine="210"/>
    </w:pPr>
  </w:style>
  <w:style w:type="character" w:customStyle="1" w:styleId="PlatteteksteersteinspringingChar">
    <w:name w:val="Platte tekst eerste inspringing Char"/>
    <w:basedOn w:val="PlattetekstChar"/>
    <w:link w:val="Platteteksteersteinspringing"/>
    <w:uiPriority w:val="99"/>
    <w:semiHidden/>
    <w:locked/>
    <w:rsid w:val="00EC392E"/>
    <w:rPr>
      <w:rFonts w:ascii="Times New Roman" w:hAnsi="Times New Roman" w:cs="Times New Roman"/>
      <w:sz w:val="24"/>
      <w:szCs w:val="24"/>
      <w:lang w:val="en-GB"/>
    </w:rPr>
  </w:style>
  <w:style w:type="paragraph" w:styleId="Platteteksteersteinspringing2">
    <w:name w:val="Body Text First Indent 2"/>
    <w:basedOn w:val="Plattetekstinspringen"/>
    <w:link w:val="Platteteksteersteinspringing2Char"/>
    <w:uiPriority w:val="99"/>
    <w:semiHidden/>
    <w:rsid w:val="00EC392E"/>
    <w:pPr>
      <w:spacing w:after="120"/>
      <w:ind w:left="360" w:firstLine="210"/>
      <w:contextualSpacing w:val="0"/>
    </w:pPr>
  </w:style>
  <w:style w:type="character" w:customStyle="1" w:styleId="Platteteksteersteinspringing2Char">
    <w:name w:val="Platte tekst eerste inspringing 2 Char"/>
    <w:basedOn w:val="PlattetekstinspringenChar"/>
    <w:link w:val="Platteteksteersteinspringing2"/>
    <w:uiPriority w:val="99"/>
    <w:semiHidden/>
    <w:locked/>
    <w:rsid w:val="00EC392E"/>
    <w:rPr>
      <w:rFonts w:ascii="Times New Roman" w:hAnsi="Times New Roman" w:cs="Times New Roman"/>
      <w:sz w:val="24"/>
      <w:szCs w:val="24"/>
      <w:lang w:val="en-GB"/>
    </w:rPr>
  </w:style>
  <w:style w:type="paragraph" w:styleId="Plattetekstinspringen2">
    <w:name w:val="Body Text Indent 2"/>
    <w:basedOn w:val="Standaard"/>
    <w:link w:val="Plattetekstinspringen2Char"/>
    <w:uiPriority w:val="99"/>
    <w:semiHidden/>
    <w:rsid w:val="00EC392E"/>
    <w:pPr>
      <w:spacing w:line="480" w:lineRule="auto"/>
      <w:ind w:left="360"/>
    </w:pPr>
  </w:style>
  <w:style w:type="character" w:customStyle="1" w:styleId="Plattetekstinspringen2Char">
    <w:name w:val="Platte tekst inspringen 2 Char"/>
    <w:link w:val="Plattetekstinspringen2"/>
    <w:uiPriority w:val="99"/>
    <w:semiHidden/>
    <w:locked/>
    <w:rsid w:val="00EC392E"/>
    <w:rPr>
      <w:rFonts w:ascii="Times New Roman" w:hAnsi="Times New Roman" w:cs="Times New Roman"/>
      <w:sz w:val="24"/>
      <w:szCs w:val="24"/>
      <w:lang w:val="en-GB"/>
    </w:rPr>
  </w:style>
  <w:style w:type="paragraph" w:styleId="Plattetekstinspringen3">
    <w:name w:val="Body Text Indent 3"/>
    <w:basedOn w:val="Standaard"/>
    <w:link w:val="Plattetekstinspringen3Char"/>
    <w:uiPriority w:val="99"/>
    <w:semiHidden/>
    <w:rsid w:val="00EC392E"/>
    <w:pPr>
      <w:ind w:left="360"/>
    </w:pPr>
    <w:rPr>
      <w:sz w:val="16"/>
      <w:szCs w:val="16"/>
    </w:rPr>
  </w:style>
  <w:style w:type="character" w:customStyle="1" w:styleId="Plattetekstinspringen3Char">
    <w:name w:val="Platte tekst inspringen 3 Char"/>
    <w:link w:val="Plattetekstinspringen3"/>
    <w:uiPriority w:val="99"/>
    <w:semiHidden/>
    <w:locked/>
    <w:rsid w:val="00EC392E"/>
    <w:rPr>
      <w:rFonts w:ascii="Times New Roman" w:hAnsi="Times New Roman" w:cs="Times New Roman"/>
      <w:sz w:val="16"/>
      <w:szCs w:val="16"/>
      <w:lang w:val="en-GB"/>
    </w:rPr>
  </w:style>
  <w:style w:type="paragraph" w:styleId="Afsluiting">
    <w:name w:val="Closing"/>
    <w:basedOn w:val="Standaard"/>
    <w:link w:val="AfsluitingChar"/>
    <w:uiPriority w:val="99"/>
    <w:semiHidden/>
    <w:rsid w:val="00EC392E"/>
    <w:pPr>
      <w:ind w:left="4320"/>
    </w:pPr>
  </w:style>
  <w:style w:type="character" w:customStyle="1" w:styleId="AfsluitingChar">
    <w:name w:val="Afsluiting Char"/>
    <w:link w:val="Afsluiting"/>
    <w:uiPriority w:val="99"/>
    <w:semiHidden/>
    <w:locked/>
    <w:rsid w:val="00EC392E"/>
    <w:rPr>
      <w:rFonts w:ascii="Times New Roman" w:hAnsi="Times New Roman" w:cs="Times New Roman"/>
      <w:sz w:val="24"/>
      <w:szCs w:val="24"/>
      <w:lang w:val="en-GB"/>
    </w:rPr>
  </w:style>
  <w:style w:type="paragraph" w:styleId="Datum">
    <w:name w:val="Date"/>
    <w:basedOn w:val="Standaard"/>
    <w:next w:val="Standaard"/>
    <w:link w:val="DatumChar"/>
    <w:uiPriority w:val="99"/>
    <w:semiHidden/>
    <w:rsid w:val="00EC392E"/>
  </w:style>
  <w:style w:type="character" w:customStyle="1" w:styleId="DatumChar">
    <w:name w:val="Datum Char"/>
    <w:link w:val="Datum"/>
    <w:uiPriority w:val="99"/>
    <w:semiHidden/>
    <w:locked/>
    <w:rsid w:val="00EC392E"/>
    <w:rPr>
      <w:rFonts w:ascii="Times New Roman" w:hAnsi="Times New Roman" w:cs="Times New Roman"/>
      <w:sz w:val="24"/>
      <w:szCs w:val="24"/>
      <w:lang w:val="en-GB"/>
    </w:rPr>
  </w:style>
  <w:style w:type="paragraph" w:styleId="E-mailhandtekening">
    <w:name w:val="E-mail Signature"/>
    <w:basedOn w:val="Standaard"/>
    <w:link w:val="E-mailhandtekeningChar"/>
    <w:uiPriority w:val="99"/>
    <w:semiHidden/>
    <w:rsid w:val="00EC392E"/>
  </w:style>
  <w:style w:type="character" w:customStyle="1" w:styleId="E-mailhandtekeningChar">
    <w:name w:val="E-mailhandtekening Char"/>
    <w:link w:val="E-mailhandtekening"/>
    <w:uiPriority w:val="99"/>
    <w:semiHidden/>
    <w:locked/>
    <w:rsid w:val="00EC392E"/>
    <w:rPr>
      <w:rFonts w:ascii="Times New Roman" w:hAnsi="Times New Roman" w:cs="Times New Roman"/>
      <w:sz w:val="24"/>
      <w:szCs w:val="24"/>
      <w:lang w:val="en-GB"/>
    </w:rPr>
  </w:style>
  <w:style w:type="paragraph" w:styleId="Adresenvelop">
    <w:name w:val="envelope address"/>
    <w:basedOn w:val="Standaard"/>
    <w:uiPriority w:val="99"/>
    <w:semiHidden/>
    <w:rsid w:val="00EC392E"/>
    <w:pPr>
      <w:framePr w:w="7920" w:h="1980" w:hRule="exact" w:hSpace="180" w:wrap="auto" w:hAnchor="page" w:xAlign="center" w:yAlign="bottom"/>
      <w:ind w:left="2880"/>
    </w:pPr>
    <w:rPr>
      <w:rFonts w:ascii="Arial" w:hAnsi="Arial" w:cs="Arial"/>
      <w:sz w:val="24"/>
    </w:rPr>
  </w:style>
  <w:style w:type="paragraph" w:styleId="Afzender">
    <w:name w:val="envelope return"/>
    <w:basedOn w:val="Standaard"/>
    <w:uiPriority w:val="99"/>
    <w:semiHidden/>
    <w:rsid w:val="00EC392E"/>
    <w:rPr>
      <w:rFonts w:ascii="Arial" w:hAnsi="Arial" w:cs="Arial"/>
      <w:szCs w:val="20"/>
    </w:rPr>
  </w:style>
  <w:style w:type="paragraph" w:styleId="Lijst3">
    <w:name w:val="List 3"/>
    <w:basedOn w:val="Standaard"/>
    <w:uiPriority w:val="99"/>
    <w:semiHidden/>
    <w:rsid w:val="00EC392E"/>
    <w:pPr>
      <w:ind w:left="1080" w:hanging="360"/>
    </w:pPr>
  </w:style>
  <w:style w:type="paragraph" w:styleId="Lijst4">
    <w:name w:val="List 4"/>
    <w:basedOn w:val="Standaard"/>
    <w:uiPriority w:val="99"/>
    <w:semiHidden/>
    <w:rsid w:val="00EC392E"/>
    <w:pPr>
      <w:ind w:left="1440" w:hanging="360"/>
    </w:pPr>
  </w:style>
  <w:style w:type="paragraph" w:styleId="Lijst5">
    <w:name w:val="List 5"/>
    <w:basedOn w:val="Standaard"/>
    <w:uiPriority w:val="99"/>
    <w:semiHidden/>
    <w:rsid w:val="00EC392E"/>
    <w:pPr>
      <w:ind w:left="1800" w:hanging="360"/>
    </w:pPr>
  </w:style>
  <w:style w:type="paragraph" w:styleId="Lijstopsomteken3">
    <w:name w:val="List Bullet 3"/>
    <w:basedOn w:val="Standaard"/>
    <w:uiPriority w:val="99"/>
    <w:semiHidden/>
    <w:rsid w:val="00EC392E"/>
    <w:pPr>
      <w:tabs>
        <w:tab w:val="num" w:pos="1080"/>
      </w:tabs>
      <w:ind w:left="1080" w:hanging="360"/>
    </w:pPr>
  </w:style>
  <w:style w:type="paragraph" w:styleId="Lijstopsomteken4">
    <w:name w:val="List Bullet 4"/>
    <w:basedOn w:val="Standaard"/>
    <w:uiPriority w:val="99"/>
    <w:semiHidden/>
    <w:rsid w:val="00EC392E"/>
    <w:pPr>
      <w:tabs>
        <w:tab w:val="num" w:pos="1440"/>
      </w:tabs>
      <w:ind w:left="1440" w:hanging="360"/>
    </w:pPr>
  </w:style>
  <w:style w:type="paragraph" w:styleId="Lijstopsomteken5">
    <w:name w:val="List Bullet 5"/>
    <w:basedOn w:val="Standaard"/>
    <w:uiPriority w:val="99"/>
    <w:semiHidden/>
    <w:rsid w:val="00EC392E"/>
    <w:pPr>
      <w:tabs>
        <w:tab w:val="num" w:pos="1800"/>
      </w:tabs>
      <w:ind w:left="1800" w:hanging="360"/>
    </w:pPr>
  </w:style>
  <w:style w:type="paragraph" w:styleId="Lijstvoortzetting">
    <w:name w:val="List Continue"/>
    <w:basedOn w:val="Standaard"/>
    <w:uiPriority w:val="99"/>
    <w:semiHidden/>
    <w:rsid w:val="00EC392E"/>
    <w:pPr>
      <w:ind w:left="360"/>
    </w:pPr>
  </w:style>
  <w:style w:type="paragraph" w:styleId="Lijstvoortzetting2">
    <w:name w:val="List Continue 2"/>
    <w:basedOn w:val="Standaard"/>
    <w:uiPriority w:val="99"/>
    <w:semiHidden/>
    <w:rsid w:val="00EC392E"/>
    <w:pPr>
      <w:ind w:left="720"/>
    </w:pPr>
  </w:style>
  <w:style w:type="paragraph" w:styleId="Lijstvoortzetting3">
    <w:name w:val="List Continue 3"/>
    <w:basedOn w:val="Standaard"/>
    <w:uiPriority w:val="99"/>
    <w:semiHidden/>
    <w:rsid w:val="00EC392E"/>
    <w:pPr>
      <w:ind w:left="1080"/>
    </w:pPr>
  </w:style>
  <w:style w:type="paragraph" w:styleId="Lijstvoortzetting4">
    <w:name w:val="List Continue 4"/>
    <w:basedOn w:val="Standaard"/>
    <w:uiPriority w:val="99"/>
    <w:semiHidden/>
    <w:rsid w:val="00EC392E"/>
    <w:pPr>
      <w:ind w:left="1440"/>
    </w:pPr>
  </w:style>
  <w:style w:type="paragraph" w:styleId="Lijstvoortzetting5">
    <w:name w:val="List Continue 5"/>
    <w:basedOn w:val="Standaard"/>
    <w:uiPriority w:val="99"/>
    <w:semiHidden/>
    <w:rsid w:val="00EC392E"/>
    <w:pPr>
      <w:ind w:left="1800"/>
    </w:pPr>
  </w:style>
  <w:style w:type="paragraph" w:styleId="Lijstnummering">
    <w:name w:val="List Number"/>
    <w:basedOn w:val="Standaard"/>
    <w:uiPriority w:val="99"/>
    <w:semiHidden/>
    <w:rsid w:val="00EC392E"/>
    <w:pPr>
      <w:tabs>
        <w:tab w:val="num" w:pos="360"/>
      </w:tabs>
      <w:ind w:left="360" w:hanging="360"/>
    </w:pPr>
  </w:style>
  <w:style w:type="paragraph" w:styleId="Lijstnummering2">
    <w:name w:val="List Number 2"/>
    <w:basedOn w:val="Standaard"/>
    <w:uiPriority w:val="99"/>
    <w:semiHidden/>
    <w:rsid w:val="00EC392E"/>
    <w:pPr>
      <w:tabs>
        <w:tab w:val="num" w:pos="720"/>
      </w:tabs>
      <w:ind w:left="720" w:hanging="360"/>
    </w:pPr>
  </w:style>
  <w:style w:type="paragraph" w:styleId="Lijstnummering3">
    <w:name w:val="List Number 3"/>
    <w:basedOn w:val="Standaard"/>
    <w:uiPriority w:val="99"/>
    <w:semiHidden/>
    <w:rsid w:val="00EC392E"/>
    <w:pPr>
      <w:tabs>
        <w:tab w:val="num" w:pos="1080"/>
      </w:tabs>
      <w:ind w:left="1080" w:hanging="360"/>
    </w:pPr>
  </w:style>
  <w:style w:type="paragraph" w:styleId="Lijstnummering4">
    <w:name w:val="List Number 4"/>
    <w:basedOn w:val="Standaard"/>
    <w:uiPriority w:val="99"/>
    <w:semiHidden/>
    <w:rsid w:val="00EC392E"/>
    <w:pPr>
      <w:tabs>
        <w:tab w:val="num" w:pos="1440"/>
      </w:tabs>
      <w:ind w:left="1440" w:hanging="360"/>
    </w:pPr>
  </w:style>
  <w:style w:type="paragraph" w:styleId="Lijstnummering5">
    <w:name w:val="List Number 5"/>
    <w:basedOn w:val="Standaard"/>
    <w:uiPriority w:val="99"/>
    <w:semiHidden/>
    <w:rsid w:val="00EC392E"/>
    <w:pPr>
      <w:tabs>
        <w:tab w:val="num" w:pos="1800"/>
      </w:tabs>
      <w:ind w:left="1800" w:hanging="360"/>
    </w:pPr>
  </w:style>
  <w:style w:type="paragraph" w:styleId="Berichtkop">
    <w:name w:val="Message Header"/>
    <w:basedOn w:val="Standaard"/>
    <w:link w:val="BerichtkopChar"/>
    <w:uiPriority w:val="99"/>
    <w:semiHidden/>
    <w:rsid w:val="00EC392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character" w:customStyle="1" w:styleId="BerichtkopChar">
    <w:name w:val="Berichtkop Char"/>
    <w:link w:val="Berichtkop"/>
    <w:uiPriority w:val="99"/>
    <w:semiHidden/>
    <w:locked/>
    <w:rsid w:val="00EC392E"/>
    <w:rPr>
      <w:rFonts w:ascii="Arial" w:hAnsi="Arial" w:cs="Arial"/>
      <w:sz w:val="24"/>
      <w:szCs w:val="24"/>
      <w:shd w:val="pct20" w:color="auto" w:fill="auto"/>
      <w:lang w:val="en-GB"/>
    </w:rPr>
  </w:style>
  <w:style w:type="paragraph" w:styleId="Standaardinspringing">
    <w:name w:val="Normal Indent"/>
    <w:basedOn w:val="Standaard"/>
    <w:uiPriority w:val="99"/>
    <w:semiHidden/>
    <w:rsid w:val="00EC392E"/>
    <w:pPr>
      <w:ind w:left="720"/>
    </w:pPr>
  </w:style>
  <w:style w:type="paragraph" w:styleId="Notitiekop">
    <w:name w:val="Note Heading"/>
    <w:basedOn w:val="Standaard"/>
    <w:next w:val="Standaard"/>
    <w:link w:val="NotitiekopChar"/>
    <w:uiPriority w:val="99"/>
    <w:semiHidden/>
    <w:rsid w:val="00EC392E"/>
  </w:style>
  <w:style w:type="character" w:customStyle="1" w:styleId="NotitiekopChar">
    <w:name w:val="Notitiekop Char"/>
    <w:link w:val="Notitiekop"/>
    <w:uiPriority w:val="99"/>
    <w:semiHidden/>
    <w:locked/>
    <w:rsid w:val="00EC392E"/>
    <w:rPr>
      <w:rFonts w:ascii="Times New Roman" w:hAnsi="Times New Roman" w:cs="Times New Roman"/>
      <w:sz w:val="24"/>
      <w:szCs w:val="24"/>
      <w:lang w:val="en-GB"/>
    </w:rPr>
  </w:style>
  <w:style w:type="paragraph" w:styleId="Tekstzonderopmaak">
    <w:name w:val="Plain Text"/>
    <w:basedOn w:val="Standaard"/>
    <w:link w:val="TekstzonderopmaakChar"/>
    <w:uiPriority w:val="99"/>
    <w:rsid w:val="00EC392E"/>
    <w:rPr>
      <w:rFonts w:ascii="Courier New" w:hAnsi="Courier New" w:cs="Courier New"/>
      <w:szCs w:val="20"/>
    </w:rPr>
  </w:style>
  <w:style w:type="character" w:customStyle="1" w:styleId="TekstzonderopmaakChar">
    <w:name w:val="Tekst zonder opmaak Char"/>
    <w:link w:val="Tekstzonderopmaak"/>
    <w:uiPriority w:val="99"/>
    <w:locked/>
    <w:rsid w:val="00EC392E"/>
    <w:rPr>
      <w:rFonts w:ascii="Courier New" w:hAnsi="Courier New" w:cs="Courier New"/>
      <w:sz w:val="20"/>
      <w:szCs w:val="20"/>
      <w:lang w:val="en-GB"/>
    </w:rPr>
  </w:style>
  <w:style w:type="paragraph" w:styleId="Aanhef">
    <w:name w:val="Salutation"/>
    <w:basedOn w:val="Standaard"/>
    <w:next w:val="Standaard"/>
    <w:link w:val="AanhefChar"/>
    <w:uiPriority w:val="99"/>
    <w:semiHidden/>
    <w:rsid w:val="00EC392E"/>
  </w:style>
  <w:style w:type="character" w:customStyle="1" w:styleId="AanhefChar">
    <w:name w:val="Aanhef Char"/>
    <w:link w:val="Aanhef"/>
    <w:uiPriority w:val="99"/>
    <w:semiHidden/>
    <w:locked/>
    <w:rsid w:val="00EC392E"/>
    <w:rPr>
      <w:rFonts w:ascii="Times New Roman" w:hAnsi="Times New Roman" w:cs="Times New Roman"/>
      <w:sz w:val="24"/>
      <w:szCs w:val="24"/>
      <w:lang w:val="en-GB"/>
    </w:rPr>
  </w:style>
  <w:style w:type="paragraph" w:styleId="Handtekening">
    <w:name w:val="Signature"/>
    <w:basedOn w:val="Standaard"/>
    <w:link w:val="HandtekeningChar"/>
    <w:uiPriority w:val="99"/>
    <w:semiHidden/>
    <w:rsid w:val="00EC392E"/>
    <w:pPr>
      <w:ind w:left="4320"/>
    </w:pPr>
  </w:style>
  <w:style w:type="character" w:customStyle="1" w:styleId="HandtekeningChar">
    <w:name w:val="Handtekening Char"/>
    <w:link w:val="Handtekening"/>
    <w:uiPriority w:val="99"/>
    <w:semiHidden/>
    <w:locked/>
    <w:rsid w:val="00EC392E"/>
    <w:rPr>
      <w:rFonts w:ascii="Times New Roman" w:hAnsi="Times New Roman" w:cs="Times New Roman"/>
      <w:sz w:val="24"/>
      <w:szCs w:val="24"/>
      <w:lang w:val="en-GB"/>
    </w:rPr>
  </w:style>
  <w:style w:type="paragraph" w:styleId="Ondertitel">
    <w:name w:val="Subtitle"/>
    <w:basedOn w:val="Standaard"/>
    <w:link w:val="OndertitelChar"/>
    <w:uiPriority w:val="99"/>
    <w:qFormat/>
    <w:rsid w:val="00EC392E"/>
    <w:pPr>
      <w:spacing w:after="60"/>
      <w:jc w:val="center"/>
      <w:outlineLvl w:val="1"/>
    </w:pPr>
    <w:rPr>
      <w:rFonts w:ascii="Arial" w:hAnsi="Arial" w:cs="Arial"/>
      <w:sz w:val="24"/>
    </w:rPr>
  </w:style>
  <w:style w:type="character" w:customStyle="1" w:styleId="OndertitelChar">
    <w:name w:val="Ondertitel Char"/>
    <w:link w:val="Ondertitel"/>
    <w:uiPriority w:val="99"/>
    <w:locked/>
    <w:rsid w:val="00EC392E"/>
    <w:rPr>
      <w:rFonts w:ascii="Arial" w:hAnsi="Arial" w:cs="Arial"/>
      <w:sz w:val="24"/>
      <w:szCs w:val="24"/>
      <w:lang w:val="en-GB"/>
    </w:rPr>
  </w:style>
  <w:style w:type="table" w:styleId="3D-effectenvoortabel1">
    <w:name w:val="Table 3D effects 1"/>
    <w:basedOn w:val="Standaardtabel"/>
    <w:uiPriority w:val="99"/>
    <w:semiHidden/>
    <w:rsid w:val="00EC392E"/>
    <w:pPr>
      <w:spacing w:after="120" w:line="216" w:lineRule="auto"/>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3D-effectenvoortabel2">
    <w:name w:val="Table 3D effects 2"/>
    <w:basedOn w:val="Standaardtabel"/>
    <w:uiPriority w:val="99"/>
    <w:semiHidden/>
    <w:rsid w:val="00EC392E"/>
    <w:pPr>
      <w:spacing w:after="120" w:line="216" w:lineRule="auto"/>
      <w:jc w:val="both"/>
    </w:pPr>
    <w:rPr>
      <w:rFonts w:ascii="Times New Roman" w:eastAsia="Times New Roman" w:hAnsi="Times New Roman"/>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3D-effectenvoortabel3">
    <w:name w:val="Table 3D effects 3"/>
    <w:basedOn w:val="Standaardtabel"/>
    <w:uiPriority w:val="99"/>
    <w:semiHidden/>
    <w:rsid w:val="00EC392E"/>
    <w:pPr>
      <w:spacing w:after="120" w:line="216" w:lineRule="auto"/>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Klassieketabel1">
    <w:name w:val="Table Classic 1"/>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Klassieketabel2">
    <w:name w:val="Table Classic 2"/>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Klassieketabel3">
    <w:name w:val="Table Classic 3"/>
    <w:basedOn w:val="Standaardtabel"/>
    <w:uiPriority w:val="99"/>
    <w:semiHidden/>
    <w:rsid w:val="00EC392E"/>
    <w:pPr>
      <w:spacing w:after="120" w:line="216" w:lineRule="auto"/>
      <w:jc w:val="both"/>
    </w:pPr>
    <w:rPr>
      <w:rFonts w:ascii="Times New Roman" w:eastAsia="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Klassieketabel4">
    <w:name w:val="Table Classic 4"/>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Kleurrijketabel1">
    <w:name w:val="Table Colorful 1"/>
    <w:basedOn w:val="Standaardtabel"/>
    <w:uiPriority w:val="99"/>
    <w:semiHidden/>
    <w:rsid w:val="00EC392E"/>
    <w:pPr>
      <w:spacing w:after="120" w:line="216" w:lineRule="auto"/>
      <w:jc w:val="both"/>
    </w:pPr>
    <w:rPr>
      <w:rFonts w:ascii="Times New Roman" w:eastAsia="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Kleurrijketabel2">
    <w:name w:val="Table Colorful 2"/>
    <w:basedOn w:val="Standaardtabel"/>
    <w:uiPriority w:val="99"/>
    <w:semiHidden/>
    <w:rsid w:val="00EC392E"/>
    <w:pPr>
      <w:spacing w:after="120" w:line="216" w:lineRule="auto"/>
      <w:jc w:val="both"/>
    </w:pPr>
    <w:rPr>
      <w:rFonts w:ascii="Times New Roman" w:eastAsia="Times New Roman" w:hAnsi="Times New Roman"/>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Kleurrijketabel3">
    <w:name w:val="Table Colorful 3"/>
    <w:basedOn w:val="Standaardtabel"/>
    <w:uiPriority w:val="99"/>
    <w:semiHidden/>
    <w:rsid w:val="00EC392E"/>
    <w:pPr>
      <w:spacing w:after="120" w:line="216" w:lineRule="auto"/>
      <w:jc w:val="both"/>
    </w:pPr>
    <w:rPr>
      <w:rFonts w:ascii="Times New Roman" w:eastAsia="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elkolommen1">
    <w:name w:val="Table Columns 1"/>
    <w:basedOn w:val="Standaardtabel"/>
    <w:uiPriority w:val="99"/>
    <w:semiHidden/>
    <w:rsid w:val="00EC392E"/>
    <w:pPr>
      <w:spacing w:after="120" w:line="216" w:lineRule="auto"/>
      <w:jc w:val="both"/>
    </w:pPr>
    <w:rPr>
      <w:rFonts w:ascii="Times New Roman" w:eastAsia="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kolommen2">
    <w:name w:val="Table Columns 2"/>
    <w:basedOn w:val="Standaardtabel"/>
    <w:uiPriority w:val="99"/>
    <w:semiHidden/>
    <w:rsid w:val="00EC392E"/>
    <w:pPr>
      <w:spacing w:after="120" w:line="216" w:lineRule="auto"/>
      <w:jc w:val="both"/>
    </w:pPr>
    <w:rPr>
      <w:rFonts w:ascii="Times New Roman" w:eastAsia="Times New Roman" w:hAnsi="Times New Roman"/>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kolommen3">
    <w:name w:val="Table Columns 3"/>
    <w:basedOn w:val="Standaardtabel"/>
    <w:uiPriority w:val="99"/>
    <w:semiHidden/>
    <w:rsid w:val="00EC392E"/>
    <w:pPr>
      <w:spacing w:after="120" w:line="216" w:lineRule="auto"/>
      <w:jc w:val="both"/>
    </w:pPr>
    <w:rPr>
      <w:rFonts w:ascii="Times New Roman" w:eastAsia="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elkolommen4">
    <w:name w:val="Table Columns 4"/>
    <w:basedOn w:val="Standaardtabel"/>
    <w:uiPriority w:val="99"/>
    <w:semiHidden/>
    <w:rsid w:val="00EC392E"/>
    <w:pPr>
      <w:spacing w:after="120" w:line="216" w:lineRule="auto"/>
      <w:jc w:val="both"/>
    </w:pPr>
    <w:rPr>
      <w:rFonts w:ascii="Times New Roman" w:eastAsia="Times New Roman" w:hAnsi="Times New Roman"/>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elkolommen5">
    <w:name w:val="Table Columns 5"/>
    <w:basedOn w:val="Standaardtabel"/>
    <w:uiPriority w:val="99"/>
    <w:semiHidden/>
    <w:rsid w:val="00EC392E"/>
    <w:pPr>
      <w:spacing w:after="120" w:line="216" w:lineRule="auto"/>
      <w:jc w:val="both"/>
    </w:pPr>
    <w:rPr>
      <w:rFonts w:ascii="Times New Roman" w:eastAsia="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Eigentijdsetabel">
    <w:name w:val="Table Contemporary"/>
    <w:basedOn w:val="Standaardtabel"/>
    <w:uiPriority w:val="99"/>
    <w:semiHidden/>
    <w:rsid w:val="00EC392E"/>
    <w:pPr>
      <w:spacing w:after="120" w:line="216" w:lineRule="auto"/>
      <w:jc w:val="both"/>
    </w:pPr>
    <w:rPr>
      <w:rFonts w:ascii="Times New Roman" w:eastAsia="Times New Roman" w:hAnsi="Times New Roman"/>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Elegantetabel">
    <w:name w:val="Table Elegant"/>
    <w:basedOn w:val="Standaardtabel"/>
    <w:uiPriority w:val="99"/>
    <w:semiHidden/>
    <w:rsid w:val="00EC392E"/>
    <w:pPr>
      <w:spacing w:after="120" w:line="216" w:lineRule="auto"/>
      <w:jc w:val="both"/>
    </w:pPr>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elraster1">
    <w:name w:val="Table Grid 1"/>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elraster2">
    <w:name w:val="Table Grid 2"/>
    <w:basedOn w:val="Standaardtabel"/>
    <w:uiPriority w:val="99"/>
    <w:semiHidden/>
    <w:rsid w:val="00EC392E"/>
    <w:pPr>
      <w:spacing w:after="120" w:line="216" w:lineRule="auto"/>
      <w:jc w:val="both"/>
    </w:pPr>
    <w:rPr>
      <w:rFonts w:ascii="Times New Roman" w:eastAsia="Times New Roman" w:hAnsi="Times New Roman"/>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elraster3">
    <w:name w:val="Table Grid 3"/>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elraster4">
    <w:name w:val="Table Grid 4"/>
    <w:basedOn w:val="Standaardtabel"/>
    <w:uiPriority w:val="99"/>
    <w:semiHidden/>
    <w:rsid w:val="00EC392E"/>
    <w:pPr>
      <w:spacing w:after="120" w:line="216" w:lineRule="auto"/>
      <w:jc w:val="both"/>
    </w:pPr>
    <w:rPr>
      <w:rFonts w:ascii="Times New Roman" w:eastAsia="Times New Roman" w:hAnsi="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raster5">
    <w:name w:val="Table Grid 5"/>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raster6">
    <w:name w:val="Table Grid 6"/>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raster7">
    <w:name w:val="Table Grid 7"/>
    <w:basedOn w:val="Standaardtabel"/>
    <w:uiPriority w:val="99"/>
    <w:semiHidden/>
    <w:rsid w:val="00EC392E"/>
    <w:pPr>
      <w:spacing w:after="120" w:line="216" w:lineRule="auto"/>
      <w:jc w:val="both"/>
    </w:pPr>
    <w:rPr>
      <w:rFonts w:ascii="Times New Roman" w:eastAsia="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raster8">
    <w:name w:val="Table Grid 8"/>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ellijst1">
    <w:name w:val="Table List 1"/>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lijst2">
    <w:name w:val="Table List 2"/>
    <w:basedOn w:val="Standaardtabel"/>
    <w:uiPriority w:val="99"/>
    <w:semiHidden/>
    <w:rsid w:val="00EC392E"/>
    <w:pPr>
      <w:spacing w:after="120" w:line="216" w:lineRule="auto"/>
      <w:jc w:val="both"/>
    </w:pPr>
    <w:rPr>
      <w:rFonts w:ascii="Times New Roman" w:eastAsia="Times New Roman" w:hAnsi="Times New Roman"/>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lijst4">
    <w:name w:val="Table List 4"/>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ijst5">
    <w:name w:val="Table List 5"/>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lijst6">
    <w:name w:val="Table List 6"/>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lijst7">
    <w:name w:val="Table List 7"/>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lijst8">
    <w:name w:val="Table List 8"/>
    <w:basedOn w:val="Standaardtabe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Professioneletabel">
    <w:name w:val="Table Professional"/>
    <w:basedOn w:val="Standaardtabe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Eenvoudigetabel1">
    <w:name w:val="Table Simple 1"/>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Eenvoudigetabel2">
    <w:name w:val="Table Simple 2"/>
    <w:basedOn w:val="Standaardtabel"/>
    <w:uiPriority w:val="99"/>
    <w:semiHidden/>
    <w:rsid w:val="00EC392E"/>
    <w:pPr>
      <w:spacing w:after="120" w:line="216" w:lineRule="auto"/>
      <w:jc w:val="both"/>
    </w:pPr>
    <w:rPr>
      <w:rFonts w:ascii="Times New Roman" w:eastAsia="Times New Roman" w:hAnsi="Times New Roman"/>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Eenvoudigetabel3">
    <w:name w:val="Table Simple 3"/>
    <w:basedOn w:val="Standaardtabe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Verfijndetabel1">
    <w:name w:val="Table Subtle 1"/>
    <w:basedOn w:val="Standaardtabel"/>
    <w:uiPriority w:val="99"/>
    <w:semiHidden/>
    <w:rsid w:val="00EC392E"/>
    <w:pPr>
      <w:spacing w:after="120" w:line="216" w:lineRule="auto"/>
      <w:jc w:val="both"/>
    </w:pPr>
    <w:rPr>
      <w:rFonts w:ascii="Times New Roman" w:eastAsia="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Verfijndetabel2">
    <w:name w:val="Table Subtle 2"/>
    <w:basedOn w:val="Standaardtabel"/>
    <w:uiPriority w:val="99"/>
    <w:semiHidden/>
    <w:rsid w:val="00EC392E"/>
    <w:pPr>
      <w:spacing w:after="120" w:line="216" w:lineRule="auto"/>
      <w:jc w:val="both"/>
    </w:pPr>
    <w:rPr>
      <w:rFonts w:ascii="Times New Roman" w:eastAsia="Times New Roman" w:hAnsi="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elthema">
    <w:name w:val="Table Theme"/>
    <w:basedOn w:val="Standaardtabel"/>
    <w:uiPriority w:val="99"/>
    <w:semiHidden/>
    <w:rsid w:val="00EC392E"/>
    <w:pPr>
      <w:spacing w:after="120" w:line="216" w:lineRule="auto"/>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Webtabel1">
    <w:name w:val="Table Web 1"/>
    <w:basedOn w:val="Standaardtabel"/>
    <w:uiPriority w:val="99"/>
    <w:semiHidden/>
    <w:rsid w:val="00EC392E"/>
    <w:pPr>
      <w:spacing w:after="120" w:line="216" w:lineRule="auto"/>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2">
    <w:name w:val="Table Web 2"/>
    <w:basedOn w:val="Standaardtabel"/>
    <w:uiPriority w:val="99"/>
    <w:semiHidden/>
    <w:rsid w:val="00EC392E"/>
    <w:pPr>
      <w:spacing w:after="120" w:line="216" w:lineRule="auto"/>
      <w:jc w:val="both"/>
    </w:pPr>
    <w:rPr>
      <w:rFonts w:ascii="Times New Roman" w:eastAsia="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Webtabel3">
    <w:name w:val="Table Web 3"/>
    <w:basedOn w:val="Standaardtabel"/>
    <w:uiPriority w:val="99"/>
    <w:semiHidden/>
    <w:rsid w:val="00EC392E"/>
    <w:pPr>
      <w:spacing w:after="120" w:line="216" w:lineRule="auto"/>
      <w:jc w:val="both"/>
    </w:pPr>
    <w:rPr>
      <w:rFonts w:ascii="Times New Roman" w:eastAsia="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el">
    <w:name w:val="Title"/>
    <w:basedOn w:val="Standaard"/>
    <w:link w:val="TitelChar"/>
    <w:uiPriority w:val="99"/>
    <w:qFormat/>
    <w:rsid w:val="00EC392E"/>
    <w:pPr>
      <w:spacing w:before="240" w:after="60"/>
      <w:jc w:val="center"/>
      <w:outlineLvl w:val="0"/>
    </w:pPr>
    <w:rPr>
      <w:rFonts w:ascii="Arial" w:hAnsi="Arial" w:cs="Arial"/>
      <w:b/>
      <w:bCs/>
      <w:kern w:val="28"/>
      <w:sz w:val="32"/>
      <w:szCs w:val="32"/>
    </w:rPr>
  </w:style>
  <w:style w:type="character" w:customStyle="1" w:styleId="TitelChar">
    <w:name w:val="Titel Char"/>
    <w:link w:val="Titel"/>
    <w:uiPriority w:val="99"/>
    <w:locked/>
    <w:rsid w:val="00EC392E"/>
    <w:rPr>
      <w:rFonts w:ascii="Arial" w:hAnsi="Arial" w:cs="Arial"/>
      <w:b/>
      <w:bCs/>
      <w:kern w:val="28"/>
      <w:sz w:val="32"/>
      <w:szCs w:val="32"/>
      <w:lang w:val="en-GB"/>
    </w:rPr>
  </w:style>
  <w:style w:type="paragraph" w:customStyle="1" w:styleId="ExGesturelegend">
    <w:name w:val="ExGesture legend"/>
    <w:basedOn w:val="ExGesture"/>
    <w:uiPriority w:val="99"/>
    <w:rsid w:val="00EC392E"/>
    <w:pPr>
      <w:spacing w:after="120"/>
      <w:ind w:left="901" w:hanging="181"/>
      <w:contextualSpacing/>
    </w:pPr>
  </w:style>
  <w:style w:type="paragraph" w:styleId="Bibliografie">
    <w:name w:val="Bibliography"/>
    <w:basedOn w:val="Plattetekst"/>
    <w:uiPriority w:val="99"/>
    <w:rsid w:val="00C82ECC"/>
    <w:pPr>
      <w:tabs>
        <w:tab w:val="left" w:pos="384"/>
      </w:tabs>
      <w:spacing w:after="240" w:line="240" w:lineRule="auto"/>
      <w:ind w:left="384" w:hanging="384"/>
      <w:jc w:val="left"/>
    </w:pPr>
  </w:style>
  <w:style w:type="character" w:customStyle="1" w:styleId="ExFTnospaceafterChar">
    <w:name w:val="ExFT (no space after) Char"/>
    <w:link w:val="ExFTnospaceafter"/>
    <w:uiPriority w:val="99"/>
    <w:locked/>
    <w:rsid w:val="00EC392E"/>
    <w:rPr>
      <w:rFonts w:ascii="Times New Roman" w:hAnsi="Times New Roman" w:cs="Times New Roman"/>
      <w:sz w:val="24"/>
      <w:szCs w:val="24"/>
      <w:lang w:val="en-GB"/>
    </w:rPr>
  </w:style>
  <w:style w:type="character" w:customStyle="1" w:styleId="VoetnoottekstChar">
    <w:name w:val="Voetnoottekst Char"/>
    <w:link w:val="Voetnoottekst"/>
    <w:uiPriority w:val="99"/>
    <w:semiHidden/>
    <w:locked/>
    <w:rsid w:val="00EC392E"/>
    <w:rPr>
      <w:rFonts w:ascii="Times New Roman" w:hAnsi="Times New Roman"/>
      <w:sz w:val="20"/>
      <w:lang w:val="en-GB"/>
    </w:rPr>
  </w:style>
  <w:style w:type="paragraph" w:customStyle="1" w:styleId="StyleCaptionJustified">
    <w:name w:val="Style Caption + Justified"/>
    <w:basedOn w:val="Bijschrift"/>
    <w:uiPriority w:val="99"/>
    <w:rsid w:val="00EC392E"/>
    <w:pPr>
      <w:jc w:val="left"/>
    </w:pPr>
  </w:style>
  <w:style w:type="character" w:customStyle="1" w:styleId="Char1">
    <w:name w:val="Char1"/>
    <w:uiPriority w:val="99"/>
    <w:rsid w:val="00865149"/>
    <w:rPr>
      <w:rFonts w:ascii="Charis SIL" w:hAnsi="Charis SIL" w:cs="Lucida Sans Unicode"/>
      <w:sz w:val="28"/>
      <w:szCs w:val="28"/>
      <w:lang w:val="en-GB" w:eastAsia="en-US" w:bidi="ar-SA"/>
    </w:rPr>
  </w:style>
  <w:style w:type="character" w:customStyle="1" w:styleId="BodyCharChar">
    <w:name w:val="Body Char Char"/>
    <w:link w:val="Body"/>
    <w:uiPriority w:val="99"/>
    <w:semiHidden/>
    <w:locked/>
    <w:rsid w:val="00865149"/>
    <w:rPr>
      <w:rFonts w:ascii="Charis SIL" w:hAnsi="Charis SIL" w:cs="Times New Roman"/>
      <w:sz w:val="18"/>
      <w:szCs w:val="18"/>
      <w:lang w:val="en-US" w:eastAsia="en-US" w:bidi="ar-SA"/>
    </w:rPr>
  </w:style>
  <w:style w:type="character" w:customStyle="1" w:styleId="Char2">
    <w:name w:val="Char2"/>
    <w:uiPriority w:val="99"/>
    <w:rsid w:val="00865149"/>
    <w:rPr>
      <w:rFonts w:ascii="Charis SIL" w:hAnsi="Charis SIL" w:cs="Lucida Sans Unicode"/>
      <w:sz w:val="28"/>
      <w:szCs w:val="28"/>
      <w:lang w:val="en-GB" w:eastAsia="en-US" w:bidi="ar-SA"/>
    </w:rPr>
  </w:style>
  <w:style w:type="character" w:customStyle="1" w:styleId="DataCaptionChar">
    <w:name w:val="Data Caption Char"/>
    <w:link w:val="DataCaption"/>
    <w:uiPriority w:val="99"/>
    <w:locked/>
    <w:rsid w:val="00865149"/>
    <w:rPr>
      <w:rFonts w:ascii="Times New Roman" w:hAnsi="Times New Roman" w:cs="Lucida Sans Unicode"/>
      <w:b/>
      <w:bCs/>
      <w:sz w:val="28"/>
      <w:szCs w:val="28"/>
      <w:lang w:val="en-GB" w:eastAsia="en-US" w:bidi="ar-SA"/>
    </w:rPr>
  </w:style>
  <w:style w:type="character" w:customStyle="1" w:styleId="CAsymbolChar">
    <w:name w:val="CA symbol Char"/>
    <w:link w:val="CAsymbol"/>
    <w:uiPriority w:val="99"/>
    <w:locked/>
    <w:rsid w:val="00865149"/>
    <w:rPr>
      <w:rFonts w:ascii="Times New Roman" w:hAnsi="Times New Roman" w:cs="Arial"/>
      <w:sz w:val="24"/>
      <w:szCs w:val="24"/>
      <w:lang w:val="en-GB"/>
    </w:rPr>
  </w:style>
  <w:style w:type="character" w:customStyle="1" w:styleId="ExFTextractChar">
    <w:name w:val="ExFT (extract) Char"/>
    <w:link w:val="ExFTextract"/>
    <w:uiPriority w:val="99"/>
    <w:locked/>
    <w:rsid w:val="00865149"/>
    <w:rPr>
      <w:rFonts w:ascii="Times New Roman" w:hAnsi="Times New Roman" w:cs="Times New Roman"/>
      <w:sz w:val="24"/>
      <w:szCs w:val="24"/>
      <w:lang w:val="en-GB"/>
    </w:rPr>
  </w:style>
  <w:style w:type="character" w:customStyle="1" w:styleId="StyleBodyTextBoldChar">
    <w:name w:val="Style Body Text + Bold Char"/>
    <w:link w:val="StyleBodyTextBold"/>
    <w:uiPriority w:val="99"/>
    <w:semiHidden/>
    <w:locked/>
    <w:rsid w:val="00865149"/>
    <w:rPr>
      <w:rFonts w:ascii="Times New Roman" w:hAnsi="Times New Roman" w:cs="Times New Roman"/>
      <w:b/>
      <w:bCs/>
      <w:sz w:val="24"/>
      <w:szCs w:val="24"/>
      <w:lang w:val="en-GB" w:eastAsia="en-US" w:bidi="ar-SA"/>
    </w:rPr>
  </w:style>
  <w:style w:type="character" w:customStyle="1" w:styleId="CharChar11">
    <w:name w:val="Char Char11"/>
    <w:uiPriority w:val="99"/>
    <w:semiHidden/>
    <w:rsid w:val="00865149"/>
    <w:rPr>
      <w:rFonts w:ascii="Charis SIL" w:hAnsi="Charis SIL" w:cs="Lucida Sans Unicode"/>
      <w:b/>
      <w:sz w:val="28"/>
      <w:szCs w:val="28"/>
      <w:lang w:val="en-GB" w:eastAsia="en-US" w:bidi="ar-SA"/>
    </w:rPr>
  </w:style>
  <w:style w:type="character" w:customStyle="1" w:styleId="ExampleChar">
    <w:name w:val="Example Char"/>
    <w:link w:val="Example"/>
    <w:uiPriority w:val="99"/>
    <w:semiHidden/>
    <w:locked/>
    <w:rsid w:val="00865149"/>
    <w:rPr>
      <w:rFonts w:ascii="Times New Roman" w:hAnsi="Times New Roman" w:cs="Times New Roman"/>
      <w:sz w:val="24"/>
      <w:szCs w:val="24"/>
      <w:lang w:val="en-GB"/>
    </w:rPr>
  </w:style>
  <w:style w:type="character" w:customStyle="1" w:styleId="ExtractsinglelineChar">
    <w:name w:val="Extract single line Char"/>
    <w:link w:val="Extractsingleline"/>
    <w:uiPriority w:val="99"/>
    <w:locked/>
    <w:rsid w:val="00865149"/>
    <w:rPr>
      <w:rFonts w:ascii="Times New Roman" w:hAnsi="Times New Roman" w:cs="Times New Roman"/>
      <w:sz w:val="24"/>
      <w:szCs w:val="24"/>
      <w:lang w:val="en-GB"/>
    </w:rPr>
  </w:style>
  <w:style w:type="character" w:customStyle="1" w:styleId="ExtractfirstcolumnCharChar1">
    <w:name w:val="Extract first column Char Char1"/>
    <w:link w:val="ExtractfirstcolumnChar"/>
    <w:uiPriority w:val="99"/>
    <w:semiHidden/>
    <w:locked/>
    <w:rsid w:val="00865149"/>
    <w:rPr>
      <w:rFonts w:ascii="Times New Roman" w:hAnsi="Times New Roman" w:cs="Arial"/>
      <w:caps/>
      <w:noProof/>
      <w:sz w:val="16"/>
      <w:szCs w:val="16"/>
      <w:lang w:val="en-GB"/>
    </w:rPr>
  </w:style>
  <w:style w:type="character" w:customStyle="1" w:styleId="ExampleSingleCharChar">
    <w:name w:val="Example (Single) Char Char"/>
    <w:basedOn w:val="BodyCharChar"/>
    <w:link w:val="ExampleSingle"/>
    <w:uiPriority w:val="99"/>
    <w:semiHidden/>
    <w:locked/>
    <w:rsid w:val="00865149"/>
    <w:rPr>
      <w:rFonts w:ascii="Charis SIL" w:hAnsi="Charis SIL" w:cs="Times New Roman"/>
      <w:sz w:val="18"/>
      <w:szCs w:val="18"/>
      <w:lang w:val="en-US" w:eastAsia="en-US" w:bidi="ar-SA"/>
    </w:rPr>
  </w:style>
  <w:style w:type="character" w:customStyle="1" w:styleId="CharChar21">
    <w:name w:val="Char Char21"/>
    <w:uiPriority w:val="99"/>
    <w:semiHidden/>
    <w:rsid w:val="00865149"/>
    <w:rPr>
      <w:rFonts w:ascii="Charis SIL" w:hAnsi="Charis SIL" w:cs="Lucida Sans Unicode"/>
      <w:b/>
      <w:sz w:val="28"/>
      <w:szCs w:val="28"/>
      <w:lang w:val="en-GB" w:eastAsia="en-US" w:bidi="ar-SA"/>
    </w:rPr>
  </w:style>
  <w:style w:type="character" w:customStyle="1" w:styleId="ExtractsinglelinewithspaceafterChar">
    <w:name w:val="Extract single line (with space after) Char"/>
    <w:link w:val="Extractsinglelinewithspaceafter"/>
    <w:uiPriority w:val="99"/>
    <w:locked/>
    <w:rsid w:val="00865149"/>
    <w:rPr>
      <w:rFonts w:ascii="Times New Roman" w:hAnsi="Times New Roman" w:cs="Times New Roman"/>
      <w:sz w:val="24"/>
      <w:szCs w:val="24"/>
      <w:lang w:val="en-GB"/>
    </w:rPr>
  </w:style>
  <w:style w:type="character" w:customStyle="1" w:styleId="ExGestureChar">
    <w:name w:val="ExGesture Char"/>
    <w:link w:val="ExGesture"/>
    <w:uiPriority w:val="99"/>
    <w:locked/>
    <w:rsid w:val="00865149"/>
    <w:rPr>
      <w:rFonts w:ascii="Times New Roman" w:hAnsi="Times New Roman" w:cs="Times New Roman"/>
      <w:sz w:val="16"/>
      <w:szCs w:val="16"/>
      <w:lang w:val="en-GB"/>
    </w:rPr>
  </w:style>
  <w:style w:type="paragraph" w:customStyle="1" w:styleId="Heading1notinTOC">
    <w:name w:val="Heading 1 (not in TOC)"/>
    <w:basedOn w:val="Plattetekst"/>
    <w:uiPriority w:val="99"/>
    <w:rsid w:val="00865149"/>
    <w:pPr>
      <w:pBdr>
        <w:bottom w:val="single" w:sz="4" w:space="1" w:color="auto"/>
      </w:pBdr>
      <w:spacing w:after="600" w:line="216" w:lineRule="auto"/>
      <w:contextualSpacing/>
    </w:pPr>
    <w:rPr>
      <w:rFonts w:ascii="Charis SIL" w:hAnsi="Charis SIL"/>
      <w:sz w:val="28"/>
      <w:szCs w:val="28"/>
    </w:rPr>
  </w:style>
  <w:style w:type="paragraph" w:customStyle="1" w:styleId="Boy">
    <w:name w:val="Boy"/>
    <w:basedOn w:val="Standaard"/>
    <w:uiPriority w:val="99"/>
    <w:rsid w:val="00865149"/>
    <w:pPr>
      <w:spacing w:line="216" w:lineRule="auto"/>
    </w:pPr>
    <w:rPr>
      <w:rFonts w:ascii="Charis SIL" w:hAnsi="Charis SIL"/>
    </w:rPr>
  </w:style>
  <w:style w:type="character" w:customStyle="1" w:styleId="Char3">
    <w:name w:val="Char3"/>
    <w:uiPriority w:val="99"/>
    <w:rsid w:val="00865149"/>
    <w:rPr>
      <w:rFonts w:ascii="Charis SIL" w:hAnsi="Charis SIL" w:cs="Lucida Sans Unicode"/>
      <w:sz w:val="28"/>
      <w:szCs w:val="28"/>
      <w:lang w:val="en-GB" w:eastAsia="en-US" w:bidi="ar-SA"/>
    </w:rPr>
  </w:style>
  <w:style w:type="character" w:customStyle="1" w:styleId="Heading1Char1">
    <w:name w:val="Heading 1 Char1"/>
    <w:uiPriority w:val="99"/>
    <w:rsid w:val="00865149"/>
    <w:rPr>
      <w:rFonts w:ascii="Charis SIL" w:hAnsi="Charis SIL" w:cs="Lucida Sans Unicode"/>
      <w:sz w:val="28"/>
      <w:szCs w:val="28"/>
      <w:lang w:val="en-GB" w:eastAsia="en-US" w:bidi="ar-SA"/>
    </w:rPr>
  </w:style>
  <w:style w:type="paragraph" w:customStyle="1" w:styleId="Normal1">
    <w:name w:val="Normal1"/>
    <w:basedOn w:val="Reference"/>
    <w:uiPriority w:val="99"/>
    <w:rsid w:val="00865149"/>
    <w:pPr>
      <w:spacing w:line="216" w:lineRule="auto"/>
    </w:pPr>
    <w:rPr>
      <w:rFonts w:ascii="Charis SIL" w:hAnsi="Charis SIL"/>
    </w:rPr>
  </w:style>
  <w:style w:type="paragraph" w:customStyle="1" w:styleId="line862">
    <w:name w:val="line862"/>
    <w:basedOn w:val="Standaard"/>
    <w:uiPriority w:val="99"/>
    <w:rsid w:val="00865149"/>
    <w:pPr>
      <w:spacing w:before="100" w:beforeAutospacing="1" w:after="100" w:afterAutospacing="1" w:line="240" w:lineRule="auto"/>
      <w:contextualSpacing w:val="0"/>
    </w:pPr>
    <w:rPr>
      <w:rFonts w:eastAsia="Calibri"/>
      <w:sz w:val="24"/>
      <w:lang w:val="en-US"/>
    </w:rPr>
  </w:style>
  <w:style w:type="paragraph" w:styleId="Documentstructuur">
    <w:name w:val="Document Map"/>
    <w:basedOn w:val="Standaard"/>
    <w:link w:val="DocumentstructuurChar"/>
    <w:uiPriority w:val="99"/>
    <w:semiHidden/>
    <w:rsid w:val="00865149"/>
    <w:pPr>
      <w:shd w:val="clear" w:color="auto" w:fill="000080"/>
      <w:spacing w:line="216" w:lineRule="auto"/>
    </w:pPr>
    <w:rPr>
      <w:rFonts w:ascii="Tahoma" w:hAnsi="Tahoma" w:cs="Tahoma"/>
      <w:szCs w:val="20"/>
    </w:rPr>
  </w:style>
  <w:style w:type="character" w:customStyle="1" w:styleId="DocumentstructuurChar">
    <w:name w:val="Documentstructuur Char"/>
    <w:link w:val="Documentstructuur"/>
    <w:uiPriority w:val="99"/>
    <w:semiHidden/>
    <w:locked/>
    <w:rsid w:val="00865149"/>
    <w:rPr>
      <w:rFonts w:ascii="Tahoma" w:hAnsi="Tahoma" w:cs="Tahoma"/>
      <w:sz w:val="20"/>
      <w:szCs w:val="20"/>
      <w:shd w:val="clear" w:color="auto" w:fill="000080"/>
      <w:lang w:val="en-GB"/>
    </w:rPr>
  </w:style>
  <w:style w:type="paragraph" w:styleId="Eindnoottekst">
    <w:name w:val="endnote text"/>
    <w:basedOn w:val="Standaard"/>
    <w:link w:val="EindnoottekstChar"/>
    <w:uiPriority w:val="99"/>
    <w:semiHidden/>
    <w:rsid w:val="00865149"/>
    <w:pPr>
      <w:spacing w:line="216" w:lineRule="auto"/>
    </w:pPr>
    <w:rPr>
      <w:rFonts w:ascii="Charis SIL" w:hAnsi="Charis SIL"/>
      <w:szCs w:val="20"/>
    </w:rPr>
  </w:style>
  <w:style w:type="character" w:customStyle="1" w:styleId="EindnoottekstChar">
    <w:name w:val="Eindnoottekst Char"/>
    <w:link w:val="Eindnoottekst"/>
    <w:uiPriority w:val="99"/>
    <w:semiHidden/>
    <w:locked/>
    <w:rsid w:val="00865149"/>
    <w:rPr>
      <w:rFonts w:ascii="Charis SIL" w:hAnsi="Charis SIL" w:cs="Times New Roman"/>
      <w:sz w:val="20"/>
      <w:szCs w:val="20"/>
      <w:lang w:val="en-GB"/>
    </w:rPr>
  </w:style>
  <w:style w:type="paragraph" w:styleId="Index1">
    <w:name w:val="index 1"/>
    <w:basedOn w:val="Standaard"/>
    <w:next w:val="Standaard"/>
    <w:autoRedefine/>
    <w:uiPriority w:val="99"/>
    <w:semiHidden/>
    <w:rsid w:val="00865149"/>
    <w:pPr>
      <w:spacing w:line="216" w:lineRule="auto"/>
      <w:ind w:left="200" w:hanging="200"/>
    </w:pPr>
    <w:rPr>
      <w:rFonts w:ascii="Charis SIL" w:hAnsi="Charis SIL"/>
    </w:rPr>
  </w:style>
  <w:style w:type="paragraph" w:styleId="Index2">
    <w:name w:val="index 2"/>
    <w:basedOn w:val="Standaard"/>
    <w:next w:val="Standaard"/>
    <w:autoRedefine/>
    <w:uiPriority w:val="99"/>
    <w:semiHidden/>
    <w:rsid w:val="00865149"/>
    <w:pPr>
      <w:spacing w:line="216" w:lineRule="auto"/>
      <w:ind w:left="400" w:hanging="200"/>
    </w:pPr>
    <w:rPr>
      <w:rFonts w:ascii="Charis SIL" w:hAnsi="Charis SIL"/>
    </w:rPr>
  </w:style>
  <w:style w:type="paragraph" w:styleId="Index3">
    <w:name w:val="index 3"/>
    <w:basedOn w:val="Standaard"/>
    <w:next w:val="Standaard"/>
    <w:autoRedefine/>
    <w:uiPriority w:val="99"/>
    <w:semiHidden/>
    <w:rsid w:val="00865149"/>
    <w:pPr>
      <w:spacing w:line="216" w:lineRule="auto"/>
      <w:ind w:left="600" w:hanging="200"/>
    </w:pPr>
    <w:rPr>
      <w:rFonts w:ascii="Charis SIL" w:hAnsi="Charis SIL"/>
    </w:rPr>
  </w:style>
  <w:style w:type="paragraph" w:styleId="Index4">
    <w:name w:val="index 4"/>
    <w:basedOn w:val="Standaard"/>
    <w:next w:val="Standaard"/>
    <w:autoRedefine/>
    <w:uiPriority w:val="99"/>
    <w:semiHidden/>
    <w:rsid w:val="00865149"/>
    <w:pPr>
      <w:spacing w:line="216" w:lineRule="auto"/>
      <w:ind w:left="800" w:hanging="200"/>
    </w:pPr>
    <w:rPr>
      <w:rFonts w:ascii="Charis SIL" w:hAnsi="Charis SIL"/>
    </w:rPr>
  </w:style>
  <w:style w:type="paragraph" w:styleId="Index5">
    <w:name w:val="index 5"/>
    <w:basedOn w:val="Standaard"/>
    <w:next w:val="Standaard"/>
    <w:autoRedefine/>
    <w:uiPriority w:val="99"/>
    <w:semiHidden/>
    <w:rsid w:val="00865149"/>
    <w:pPr>
      <w:spacing w:line="216" w:lineRule="auto"/>
      <w:ind w:left="1000" w:hanging="200"/>
    </w:pPr>
    <w:rPr>
      <w:rFonts w:ascii="Charis SIL" w:hAnsi="Charis SIL"/>
    </w:rPr>
  </w:style>
  <w:style w:type="paragraph" w:styleId="Index6">
    <w:name w:val="index 6"/>
    <w:basedOn w:val="Standaard"/>
    <w:next w:val="Standaard"/>
    <w:autoRedefine/>
    <w:uiPriority w:val="99"/>
    <w:semiHidden/>
    <w:rsid w:val="00865149"/>
    <w:pPr>
      <w:spacing w:line="216" w:lineRule="auto"/>
      <w:ind w:left="1200" w:hanging="200"/>
    </w:pPr>
    <w:rPr>
      <w:rFonts w:ascii="Charis SIL" w:hAnsi="Charis SIL"/>
    </w:rPr>
  </w:style>
  <w:style w:type="paragraph" w:styleId="Index7">
    <w:name w:val="index 7"/>
    <w:basedOn w:val="Standaard"/>
    <w:next w:val="Standaard"/>
    <w:autoRedefine/>
    <w:uiPriority w:val="99"/>
    <w:semiHidden/>
    <w:rsid w:val="00865149"/>
    <w:pPr>
      <w:spacing w:line="216" w:lineRule="auto"/>
      <w:ind w:left="1400" w:hanging="200"/>
    </w:pPr>
    <w:rPr>
      <w:rFonts w:ascii="Charis SIL" w:hAnsi="Charis SIL"/>
    </w:rPr>
  </w:style>
  <w:style w:type="paragraph" w:styleId="Index8">
    <w:name w:val="index 8"/>
    <w:basedOn w:val="Standaard"/>
    <w:next w:val="Standaard"/>
    <w:autoRedefine/>
    <w:uiPriority w:val="99"/>
    <w:semiHidden/>
    <w:rsid w:val="00865149"/>
    <w:pPr>
      <w:spacing w:line="216" w:lineRule="auto"/>
      <w:ind w:left="1600" w:hanging="200"/>
    </w:pPr>
    <w:rPr>
      <w:rFonts w:ascii="Charis SIL" w:hAnsi="Charis SIL"/>
    </w:rPr>
  </w:style>
  <w:style w:type="paragraph" w:styleId="Index9">
    <w:name w:val="index 9"/>
    <w:basedOn w:val="Standaard"/>
    <w:next w:val="Standaard"/>
    <w:autoRedefine/>
    <w:uiPriority w:val="99"/>
    <w:semiHidden/>
    <w:rsid w:val="00865149"/>
    <w:pPr>
      <w:spacing w:line="216" w:lineRule="auto"/>
      <w:ind w:left="1800" w:hanging="200"/>
    </w:pPr>
    <w:rPr>
      <w:rFonts w:ascii="Charis SIL" w:hAnsi="Charis SIL"/>
    </w:rPr>
  </w:style>
  <w:style w:type="paragraph" w:styleId="Indexkop">
    <w:name w:val="index heading"/>
    <w:basedOn w:val="Standaard"/>
    <w:next w:val="Index1"/>
    <w:uiPriority w:val="99"/>
    <w:semiHidden/>
    <w:rsid w:val="00865149"/>
    <w:pPr>
      <w:spacing w:line="216" w:lineRule="auto"/>
    </w:pPr>
    <w:rPr>
      <w:rFonts w:ascii="Arial" w:hAnsi="Arial" w:cs="Arial"/>
      <w:b/>
      <w:bCs/>
    </w:rPr>
  </w:style>
  <w:style w:type="paragraph" w:styleId="Macrotekst">
    <w:name w:val="macro"/>
    <w:link w:val="MacrotekstChar"/>
    <w:uiPriority w:val="99"/>
    <w:semiHidden/>
    <w:rsid w:val="00865149"/>
    <w:pPr>
      <w:tabs>
        <w:tab w:val="left" w:pos="480"/>
        <w:tab w:val="left" w:pos="960"/>
        <w:tab w:val="left" w:pos="1440"/>
        <w:tab w:val="left" w:pos="1920"/>
        <w:tab w:val="left" w:pos="2400"/>
        <w:tab w:val="left" w:pos="2880"/>
        <w:tab w:val="left" w:pos="3360"/>
        <w:tab w:val="left" w:pos="3840"/>
        <w:tab w:val="left" w:pos="4320"/>
      </w:tabs>
      <w:spacing w:after="120" w:line="216" w:lineRule="auto"/>
      <w:contextualSpacing/>
    </w:pPr>
    <w:rPr>
      <w:rFonts w:ascii="Courier New" w:eastAsia="Times New Roman" w:hAnsi="Courier New" w:cs="Courier New"/>
      <w:lang w:val="en-GB"/>
    </w:rPr>
  </w:style>
  <w:style w:type="character" w:customStyle="1" w:styleId="MacrotekstChar">
    <w:name w:val="Macrotekst Char"/>
    <w:link w:val="Macrotekst"/>
    <w:uiPriority w:val="99"/>
    <w:semiHidden/>
    <w:locked/>
    <w:rsid w:val="00865149"/>
    <w:rPr>
      <w:rFonts w:ascii="Courier New" w:hAnsi="Courier New" w:cs="Courier New"/>
      <w:lang w:val="en-GB" w:eastAsia="en-US" w:bidi="ar-SA"/>
    </w:rPr>
  </w:style>
  <w:style w:type="paragraph" w:styleId="Bronvermelding">
    <w:name w:val="table of authorities"/>
    <w:basedOn w:val="Standaard"/>
    <w:next w:val="Standaard"/>
    <w:uiPriority w:val="99"/>
    <w:semiHidden/>
    <w:rsid w:val="00865149"/>
    <w:pPr>
      <w:spacing w:line="216" w:lineRule="auto"/>
      <w:ind w:left="200" w:hanging="200"/>
    </w:pPr>
    <w:rPr>
      <w:rFonts w:ascii="Charis SIL" w:hAnsi="Charis SIL"/>
    </w:rPr>
  </w:style>
  <w:style w:type="paragraph" w:styleId="Kopbronvermelding">
    <w:name w:val="toa heading"/>
    <w:basedOn w:val="Standaard"/>
    <w:next w:val="Standaard"/>
    <w:uiPriority w:val="99"/>
    <w:semiHidden/>
    <w:rsid w:val="00865149"/>
    <w:pPr>
      <w:spacing w:before="120" w:line="216" w:lineRule="auto"/>
    </w:pPr>
    <w:rPr>
      <w:rFonts w:ascii="Arial" w:hAnsi="Arial" w:cs="Arial"/>
      <w:b/>
      <w:bCs/>
      <w:sz w:val="24"/>
    </w:rPr>
  </w:style>
  <w:style w:type="paragraph" w:customStyle="1" w:styleId="BodyTextwithspaceafter">
    <w:name w:val="Body Text with space after"/>
    <w:basedOn w:val="Plattetekst"/>
    <w:uiPriority w:val="99"/>
    <w:rsid w:val="00865149"/>
    <w:pPr>
      <w:spacing w:after="160" w:line="216" w:lineRule="auto"/>
    </w:pPr>
    <w:rPr>
      <w:rFonts w:ascii="Charis SIL" w:hAnsi="Charis SIL"/>
    </w:rPr>
  </w:style>
  <w:style w:type="numbering" w:styleId="111111">
    <w:name w:val="Outline List 2"/>
    <w:basedOn w:val="Geenlijst"/>
    <w:uiPriority w:val="99"/>
    <w:semiHidden/>
    <w:unhideWhenUsed/>
    <w:rsid w:val="00DD6A57"/>
    <w:pPr>
      <w:numPr>
        <w:numId w:val="1"/>
      </w:numPr>
    </w:pPr>
  </w:style>
  <w:style w:type="numbering" w:customStyle="1" w:styleId="Examplenumbered">
    <w:name w:val="Example numbered"/>
    <w:rsid w:val="00DD6A57"/>
    <w:pPr>
      <w:numPr>
        <w:numId w:val="2"/>
      </w:numPr>
    </w:pPr>
  </w:style>
  <w:style w:type="paragraph" w:customStyle="1" w:styleId="Bibliografie1">
    <w:name w:val="Bibliografie1"/>
    <w:basedOn w:val="Standaard"/>
    <w:link w:val="BibliographyChar"/>
    <w:rsid w:val="0083211C"/>
    <w:pPr>
      <w:ind w:left="720" w:hanging="720"/>
    </w:pPr>
  </w:style>
  <w:style w:type="character" w:customStyle="1" w:styleId="BibliographyChar">
    <w:name w:val="Bibliography Char"/>
    <w:basedOn w:val="Standaardalinea-lettertype"/>
    <w:link w:val="Bibliografie1"/>
    <w:rsid w:val="0083211C"/>
    <w:rPr>
      <w:rFonts w:ascii="Times New Roman" w:eastAsia="Times New Roman" w:hAnsi="Times New Roman"/>
      <w:sz w:val="22"/>
      <w:szCs w:val="24"/>
      <w:lang w:val="en-GB"/>
    </w:rPr>
  </w:style>
  <w:style w:type="paragraph" w:customStyle="1" w:styleId="Definition">
    <w:name w:val="Definition"/>
    <w:basedOn w:val="Plattetekst"/>
    <w:qFormat/>
    <w:rsid w:val="00E3661C"/>
    <w:pPr>
      <w:tabs>
        <w:tab w:val="left" w:pos="720"/>
      </w:tabs>
      <w:spacing w:before="120" w:after="120"/>
      <w:ind w:left="720" w:hanging="450"/>
      <w:jc w:val="left"/>
    </w:pPr>
    <w:rPr>
      <w:iCs/>
    </w:rPr>
  </w:style>
  <w:style w:type="paragraph" w:styleId="Lijstalinea">
    <w:name w:val="List Paragraph"/>
    <w:basedOn w:val="Standaard"/>
    <w:uiPriority w:val="34"/>
    <w:rsid w:val="0015414E"/>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73289">
      <w:bodyDiv w:val="1"/>
      <w:marLeft w:val="0"/>
      <w:marRight w:val="0"/>
      <w:marTop w:val="0"/>
      <w:marBottom w:val="0"/>
      <w:divBdr>
        <w:top w:val="none" w:sz="0" w:space="0" w:color="auto"/>
        <w:left w:val="none" w:sz="0" w:space="0" w:color="auto"/>
        <w:bottom w:val="none" w:sz="0" w:space="0" w:color="auto"/>
        <w:right w:val="none" w:sz="0" w:space="0" w:color="auto"/>
      </w:divBdr>
    </w:div>
    <w:div w:id="193930374">
      <w:bodyDiv w:val="1"/>
      <w:marLeft w:val="0"/>
      <w:marRight w:val="0"/>
      <w:marTop w:val="0"/>
      <w:marBottom w:val="0"/>
      <w:divBdr>
        <w:top w:val="none" w:sz="0" w:space="0" w:color="auto"/>
        <w:left w:val="none" w:sz="0" w:space="0" w:color="auto"/>
        <w:bottom w:val="none" w:sz="0" w:space="0" w:color="auto"/>
        <w:right w:val="none" w:sz="0" w:space="0" w:color="auto"/>
      </w:divBdr>
      <w:divsChild>
        <w:div w:id="1181627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5733004">
      <w:bodyDiv w:val="1"/>
      <w:marLeft w:val="0"/>
      <w:marRight w:val="0"/>
      <w:marTop w:val="0"/>
      <w:marBottom w:val="0"/>
      <w:divBdr>
        <w:top w:val="none" w:sz="0" w:space="0" w:color="auto"/>
        <w:left w:val="none" w:sz="0" w:space="0" w:color="auto"/>
        <w:bottom w:val="none" w:sz="0" w:space="0" w:color="auto"/>
        <w:right w:val="none" w:sz="0" w:space="0" w:color="auto"/>
      </w:divBdr>
    </w:div>
    <w:div w:id="363334118">
      <w:bodyDiv w:val="1"/>
      <w:marLeft w:val="0"/>
      <w:marRight w:val="0"/>
      <w:marTop w:val="0"/>
      <w:marBottom w:val="0"/>
      <w:divBdr>
        <w:top w:val="none" w:sz="0" w:space="0" w:color="auto"/>
        <w:left w:val="none" w:sz="0" w:space="0" w:color="auto"/>
        <w:bottom w:val="none" w:sz="0" w:space="0" w:color="auto"/>
        <w:right w:val="none" w:sz="0" w:space="0" w:color="auto"/>
      </w:divBdr>
    </w:div>
    <w:div w:id="660085546">
      <w:bodyDiv w:val="1"/>
      <w:marLeft w:val="0"/>
      <w:marRight w:val="0"/>
      <w:marTop w:val="0"/>
      <w:marBottom w:val="0"/>
      <w:divBdr>
        <w:top w:val="none" w:sz="0" w:space="0" w:color="auto"/>
        <w:left w:val="none" w:sz="0" w:space="0" w:color="auto"/>
        <w:bottom w:val="none" w:sz="0" w:space="0" w:color="auto"/>
        <w:right w:val="none" w:sz="0" w:space="0" w:color="auto"/>
      </w:divBdr>
    </w:div>
    <w:div w:id="781530254">
      <w:bodyDiv w:val="1"/>
      <w:marLeft w:val="0"/>
      <w:marRight w:val="0"/>
      <w:marTop w:val="0"/>
      <w:marBottom w:val="0"/>
      <w:divBdr>
        <w:top w:val="none" w:sz="0" w:space="0" w:color="auto"/>
        <w:left w:val="none" w:sz="0" w:space="0" w:color="auto"/>
        <w:bottom w:val="none" w:sz="0" w:space="0" w:color="auto"/>
        <w:right w:val="none" w:sz="0" w:space="0" w:color="auto"/>
      </w:divBdr>
    </w:div>
    <w:div w:id="886263197">
      <w:bodyDiv w:val="1"/>
      <w:marLeft w:val="0"/>
      <w:marRight w:val="0"/>
      <w:marTop w:val="0"/>
      <w:marBottom w:val="0"/>
      <w:divBdr>
        <w:top w:val="none" w:sz="0" w:space="0" w:color="auto"/>
        <w:left w:val="none" w:sz="0" w:space="0" w:color="auto"/>
        <w:bottom w:val="none" w:sz="0" w:space="0" w:color="auto"/>
        <w:right w:val="none" w:sz="0" w:space="0" w:color="auto"/>
      </w:divBdr>
    </w:div>
    <w:div w:id="932670794">
      <w:bodyDiv w:val="1"/>
      <w:marLeft w:val="0"/>
      <w:marRight w:val="0"/>
      <w:marTop w:val="0"/>
      <w:marBottom w:val="0"/>
      <w:divBdr>
        <w:top w:val="none" w:sz="0" w:space="0" w:color="auto"/>
        <w:left w:val="none" w:sz="0" w:space="0" w:color="auto"/>
        <w:bottom w:val="none" w:sz="0" w:space="0" w:color="auto"/>
        <w:right w:val="none" w:sz="0" w:space="0" w:color="auto"/>
      </w:divBdr>
    </w:div>
    <w:div w:id="1377315387">
      <w:bodyDiv w:val="1"/>
      <w:marLeft w:val="0"/>
      <w:marRight w:val="0"/>
      <w:marTop w:val="0"/>
      <w:marBottom w:val="0"/>
      <w:divBdr>
        <w:top w:val="none" w:sz="0" w:space="0" w:color="auto"/>
        <w:left w:val="none" w:sz="0" w:space="0" w:color="auto"/>
        <w:bottom w:val="none" w:sz="0" w:space="0" w:color="auto"/>
        <w:right w:val="none" w:sz="0" w:space="0" w:color="auto"/>
      </w:divBdr>
    </w:div>
    <w:div w:id="1383942455">
      <w:bodyDiv w:val="1"/>
      <w:marLeft w:val="0"/>
      <w:marRight w:val="0"/>
      <w:marTop w:val="0"/>
      <w:marBottom w:val="0"/>
      <w:divBdr>
        <w:top w:val="none" w:sz="0" w:space="0" w:color="auto"/>
        <w:left w:val="none" w:sz="0" w:space="0" w:color="auto"/>
        <w:bottom w:val="none" w:sz="0" w:space="0" w:color="auto"/>
        <w:right w:val="none" w:sz="0" w:space="0" w:color="auto"/>
      </w:divBdr>
    </w:div>
    <w:div w:id="2035182769">
      <w:bodyDiv w:val="1"/>
      <w:marLeft w:val="0"/>
      <w:marRight w:val="0"/>
      <w:marTop w:val="0"/>
      <w:marBottom w:val="0"/>
      <w:divBdr>
        <w:top w:val="none" w:sz="0" w:space="0" w:color="auto"/>
        <w:left w:val="none" w:sz="0" w:space="0" w:color="auto"/>
        <w:bottom w:val="none" w:sz="0" w:space="0" w:color="auto"/>
        <w:right w:val="none" w:sz="0" w:space="0" w:color="auto"/>
      </w:divBdr>
    </w:div>
    <w:div w:id="2107073072">
      <w:bodyDiv w:val="1"/>
      <w:marLeft w:val="0"/>
      <w:marRight w:val="0"/>
      <w:marTop w:val="0"/>
      <w:marBottom w:val="0"/>
      <w:divBdr>
        <w:top w:val="none" w:sz="0" w:space="0" w:color="auto"/>
        <w:left w:val="none" w:sz="0" w:space="0" w:color="auto"/>
        <w:bottom w:val="none" w:sz="0" w:space="0" w:color="auto"/>
        <w:right w:val="none" w:sz="0" w:space="0" w:color="auto"/>
      </w:divBdr>
      <w:divsChild>
        <w:div w:id="1949193529">
          <w:marLeft w:val="152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Publications\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5B28A-55AE-4307-A005-1C94D382E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Template>
  <TotalTime>1</TotalTime>
  <Pages>4</Pages>
  <Words>2280</Words>
  <Characters>12543</Characters>
  <Application>Microsoft Office Word</Application>
  <DocSecurity>0</DocSecurity>
  <Lines>104</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1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Dingemanse</dc:creator>
  <cp:lastModifiedBy>Stella .</cp:lastModifiedBy>
  <cp:revision>34</cp:revision>
  <cp:lastPrinted>2015-11-05T08:48:00Z</cp:lastPrinted>
  <dcterms:created xsi:type="dcterms:W3CDTF">2020-06-02T17:25:00Z</dcterms:created>
  <dcterms:modified xsi:type="dcterms:W3CDTF">2020-06-1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k8FoQAy5"/&gt;&lt;style id="http://www.zotero.org/styles/plos-one" hasBibliography="1" bibliographyStyleHasBeenSet="1"/&gt;&lt;prefs&gt;&lt;pref name="fieldType" value="Field"/&gt;&lt;/prefs&gt;&lt;/data&gt;</vt:lpwstr>
  </property>
</Properties>
</file>